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FD93FE" w14:textId="77777777" w:rsidR="001C5C92" w:rsidRPr="001C5C92" w:rsidRDefault="001C5C92" w:rsidP="001C5C92">
      <w:pPr>
        <w:spacing w:after="120" w:line="278" w:lineRule="auto"/>
        <w:ind w:right="56"/>
        <w:jc w:val="center"/>
        <w:rPr>
          <w:rFonts w:ascii="Arial" w:eastAsia="Arial" w:hAnsi="Arial" w:cs="Arial"/>
          <w:b/>
          <w:kern w:val="2"/>
          <w:szCs w:val="24"/>
          <w:lang w:val="en-ZA"/>
        </w:rPr>
      </w:pPr>
    </w:p>
    <w:p w14:paraId="57236425" w14:textId="77777777" w:rsidR="001C5C92" w:rsidRPr="001C5C92" w:rsidRDefault="001C5C92" w:rsidP="001C5C92">
      <w:pPr>
        <w:spacing w:after="120" w:line="278" w:lineRule="auto"/>
        <w:ind w:right="56"/>
        <w:jc w:val="center"/>
        <w:rPr>
          <w:rFonts w:ascii="Arial" w:eastAsia="Arial" w:hAnsi="Arial" w:cs="Arial"/>
          <w:b/>
          <w:kern w:val="2"/>
          <w:szCs w:val="24"/>
          <w:lang w:val="en-ZA"/>
        </w:rPr>
      </w:pPr>
    </w:p>
    <w:p w14:paraId="03C5B670" w14:textId="1F411168" w:rsidR="001C5C92" w:rsidRPr="001C5C92" w:rsidRDefault="001C5C92" w:rsidP="001C5C92">
      <w:pPr>
        <w:spacing w:after="120" w:line="278" w:lineRule="auto"/>
        <w:ind w:right="56"/>
        <w:jc w:val="center"/>
        <w:rPr>
          <w:rFonts w:ascii="Arial" w:eastAsia="Arial" w:hAnsi="Arial" w:cs="Arial"/>
          <w:b/>
          <w:kern w:val="2"/>
          <w:szCs w:val="24"/>
          <w:lang w:val="en-ZA"/>
        </w:rPr>
      </w:pPr>
      <w:r w:rsidRPr="001C5C92">
        <w:rPr>
          <w:rFonts w:eastAsia="Calibri" w:cs="Times New Roman"/>
          <w:noProof/>
          <w:kern w:val="2"/>
          <w:szCs w:val="24"/>
          <w:lang w:val="en-ZA"/>
        </w:rPr>
        <w:drawing>
          <wp:anchor distT="0" distB="0" distL="114300" distR="114300" simplePos="0" relativeHeight="251659264" behindDoc="1" locked="0" layoutInCell="1" allowOverlap="1" wp14:anchorId="6223FDD3" wp14:editId="19CD7068">
            <wp:simplePos x="0" y="0"/>
            <wp:positionH relativeFrom="margin">
              <wp:posOffset>-177165</wp:posOffset>
            </wp:positionH>
            <wp:positionV relativeFrom="margin">
              <wp:posOffset>-178027</wp:posOffset>
            </wp:positionV>
            <wp:extent cx="6123305" cy="1571625"/>
            <wp:effectExtent l="0" t="0" r="0" b="9525"/>
            <wp:wrapSquare wrapText="bothSides"/>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23305" cy="15716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34A27">
        <w:rPr>
          <w:rFonts w:ascii="Arial" w:eastAsia="Arial" w:hAnsi="Arial" w:cs="Arial"/>
          <w:b/>
          <w:kern w:val="2"/>
          <w:szCs w:val="24"/>
          <w:lang w:val="en-ZA"/>
        </w:rPr>
        <w:t xml:space="preserve"> </w:t>
      </w:r>
      <w:r w:rsidRPr="001C5C92">
        <w:rPr>
          <w:rFonts w:ascii="Arial" w:eastAsia="Arial" w:hAnsi="Arial" w:cs="Arial"/>
          <w:b/>
          <w:kern w:val="2"/>
          <w:szCs w:val="24"/>
          <w:lang w:val="en-ZA"/>
        </w:rPr>
        <w:t>NELSON MANDELA UNIVERSITY</w:t>
      </w:r>
    </w:p>
    <w:p w14:paraId="52F495BE" w14:textId="77777777" w:rsidR="001C5C92" w:rsidRPr="001C5C92" w:rsidRDefault="001C5C92" w:rsidP="001C5C92">
      <w:pPr>
        <w:spacing w:after="120" w:line="278" w:lineRule="auto"/>
        <w:ind w:right="56"/>
        <w:jc w:val="center"/>
        <w:rPr>
          <w:rFonts w:ascii="Arial" w:eastAsia="Arial" w:hAnsi="Arial" w:cs="Arial"/>
          <w:b/>
          <w:kern w:val="2"/>
          <w:sz w:val="16"/>
          <w:szCs w:val="16"/>
          <w:lang w:val="en-ZA"/>
        </w:rPr>
      </w:pPr>
    </w:p>
    <w:p w14:paraId="0C217690" w14:textId="77777777" w:rsidR="001C5C92" w:rsidRPr="001C5C92" w:rsidRDefault="001C5C92" w:rsidP="001C5C92">
      <w:pPr>
        <w:spacing w:after="120" w:line="278" w:lineRule="auto"/>
        <w:ind w:right="56"/>
        <w:jc w:val="center"/>
        <w:rPr>
          <w:rFonts w:ascii="Arial" w:eastAsia="Calibri" w:hAnsi="Arial" w:cs="Arial"/>
          <w:kern w:val="2"/>
          <w:szCs w:val="24"/>
          <w:lang w:val="en-ZA"/>
        </w:rPr>
      </w:pPr>
      <w:r w:rsidRPr="001C5C92">
        <w:rPr>
          <w:rFonts w:ascii="Arial" w:eastAsia="Arial" w:hAnsi="Arial" w:cs="Arial"/>
          <w:b/>
          <w:kern w:val="2"/>
          <w:szCs w:val="24"/>
          <w:lang w:val="en-ZA"/>
        </w:rPr>
        <w:t>School of Information Technology</w:t>
      </w:r>
    </w:p>
    <w:p w14:paraId="7ACE324C" w14:textId="77777777" w:rsidR="001C5C92" w:rsidRPr="001C5C92" w:rsidRDefault="001C5C92" w:rsidP="001C5C92">
      <w:pPr>
        <w:spacing w:after="120" w:line="278" w:lineRule="auto"/>
        <w:ind w:left="9"/>
        <w:jc w:val="center"/>
        <w:rPr>
          <w:rFonts w:ascii="Arial" w:eastAsia="Calibri" w:hAnsi="Arial" w:cs="Arial"/>
          <w:kern w:val="2"/>
          <w:szCs w:val="24"/>
          <w:lang w:val="en-ZA"/>
        </w:rPr>
      </w:pPr>
      <w:r w:rsidRPr="001C5C92">
        <w:rPr>
          <w:rFonts w:ascii="Arial" w:eastAsia="Arial" w:hAnsi="Arial" w:cs="Arial"/>
          <w:b/>
          <w:kern w:val="2"/>
          <w:szCs w:val="24"/>
          <w:lang w:val="en-ZA"/>
        </w:rPr>
        <w:t xml:space="preserve">  </w:t>
      </w:r>
    </w:p>
    <w:p w14:paraId="536C9275" w14:textId="6E57355F" w:rsidR="001C5C92" w:rsidRPr="001C5C92" w:rsidRDefault="001D57B2" w:rsidP="001C5C92">
      <w:pPr>
        <w:spacing w:after="120" w:line="264" w:lineRule="auto"/>
        <w:ind w:right="50"/>
        <w:jc w:val="center"/>
        <w:rPr>
          <w:rFonts w:ascii="Arial" w:eastAsia="Arial" w:hAnsi="Arial" w:cs="Arial"/>
          <w:b/>
          <w:color w:val="FF0000"/>
          <w:szCs w:val="20"/>
          <w:lang w:val="en-ZA"/>
          <w14:ligatures w14:val="none"/>
        </w:rPr>
      </w:pPr>
      <w:r>
        <w:rPr>
          <w:rFonts w:ascii="Arial" w:eastAsia="Arial" w:hAnsi="Arial" w:cs="Arial"/>
          <w:b/>
          <w:color w:val="FF0000"/>
          <w:szCs w:val="20"/>
          <w:lang w:val="en-ZA"/>
          <w14:ligatures w14:val="none"/>
        </w:rPr>
        <w:t>IT PROJECT 3</w:t>
      </w:r>
      <w:r w:rsidR="001C5C92" w:rsidRPr="001C5C92">
        <w:rPr>
          <w:rFonts w:ascii="Arial" w:eastAsia="Arial" w:hAnsi="Arial" w:cs="Arial"/>
          <w:b/>
          <w:color w:val="FF0000"/>
          <w:szCs w:val="20"/>
          <w:lang w:val="en-ZA"/>
          <w14:ligatures w14:val="none"/>
        </w:rPr>
        <w:t xml:space="preserve"> (</w:t>
      </w:r>
      <w:r>
        <w:rPr>
          <w:rFonts w:ascii="Arial" w:eastAsia="Arial" w:hAnsi="Arial" w:cs="Arial"/>
          <w:b/>
          <w:color w:val="FF0000"/>
          <w:szCs w:val="20"/>
          <w:lang w:val="en-ZA"/>
          <w14:ligatures w14:val="none"/>
        </w:rPr>
        <w:t>ITPV302</w:t>
      </w:r>
      <w:r w:rsidR="001C5C92" w:rsidRPr="001C5C92">
        <w:rPr>
          <w:rFonts w:ascii="Arial" w:eastAsia="Arial" w:hAnsi="Arial" w:cs="Arial"/>
          <w:b/>
          <w:color w:val="FF0000"/>
          <w:szCs w:val="20"/>
          <w:lang w:val="en-ZA"/>
          <w14:ligatures w14:val="none"/>
        </w:rPr>
        <w:t xml:space="preserve">) </w:t>
      </w:r>
    </w:p>
    <w:p w14:paraId="073B6E4B" w14:textId="77777777" w:rsidR="001C5C92" w:rsidRPr="001C5C92" w:rsidRDefault="001C5C92" w:rsidP="001C5C92">
      <w:pPr>
        <w:spacing w:after="120" w:line="278" w:lineRule="auto"/>
        <w:ind w:right="50"/>
        <w:jc w:val="center"/>
        <w:rPr>
          <w:rFonts w:ascii="Arial" w:eastAsia="Calibri" w:hAnsi="Arial" w:cs="Arial"/>
          <w:kern w:val="2"/>
          <w:szCs w:val="24"/>
          <w:lang w:val="en-ZA"/>
        </w:rPr>
      </w:pPr>
    </w:p>
    <w:p w14:paraId="0E02FA48" w14:textId="77777777" w:rsidR="001C5C92" w:rsidRDefault="001C5C92" w:rsidP="001C5C92">
      <w:pPr>
        <w:spacing w:after="120" w:line="278" w:lineRule="auto"/>
        <w:ind w:right="50"/>
        <w:jc w:val="center"/>
        <w:rPr>
          <w:rFonts w:ascii="Arial" w:eastAsia="Arial" w:hAnsi="Arial" w:cs="Arial"/>
          <w:b/>
          <w:kern w:val="2"/>
          <w:szCs w:val="24"/>
          <w:lang w:val="en-ZA"/>
        </w:rPr>
      </w:pPr>
      <w:r w:rsidRPr="001C5C92">
        <w:rPr>
          <w:rFonts w:ascii="Arial" w:eastAsia="Arial" w:hAnsi="Arial" w:cs="Arial"/>
          <w:b/>
          <w:kern w:val="2"/>
          <w:szCs w:val="24"/>
          <w:lang w:val="en-ZA"/>
        </w:rPr>
        <w:t>Bachelor of Information Technology (BIT)</w:t>
      </w:r>
    </w:p>
    <w:p w14:paraId="6B26E484" w14:textId="77777777" w:rsidR="00434A27" w:rsidRPr="001C5C92" w:rsidRDefault="00434A27" w:rsidP="001C5C92">
      <w:pPr>
        <w:spacing w:after="120" w:line="278" w:lineRule="auto"/>
        <w:ind w:right="50"/>
        <w:jc w:val="center"/>
        <w:rPr>
          <w:rFonts w:ascii="Arial" w:eastAsia="Arial" w:hAnsi="Arial" w:cs="Arial"/>
          <w:b/>
          <w:kern w:val="2"/>
          <w:sz w:val="8"/>
          <w:szCs w:val="8"/>
          <w:lang w:val="en-ZA"/>
        </w:rPr>
      </w:pPr>
    </w:p>
    <w:p w14:paraId="23485720" w14:textId="3343A422" w:rsidR="001C5C92" w:rsidRPr="001C5C92" w:rsidRDefault="001D57B2" w:rsidP="001C5C92">
      <w:pPr>
        <w:spacing w:after="120" w:line="278" w:lineRule="auto"/>
        <w:ind w:right="50"/>
        <w:jc w:val="center"/>
        <w:rPr>
          <w:rFonts w:ascii="Arial" w:eastAsia="Arial" w:hAnsi="Arial" w:cs="Arial"/>
          <w:b/>
          <w:color w:val="FF0000"/>
          <w:kern w:val="2"/>
          <w:szCs w:val="24"/>
          <w:lang w:val="en-ZA"/>
        </w:rPr>
      </w:pPr>
      <w:r>
        <w:rPr>
          <w:rFonts w:ascii="Arial" w:eastAsia="Arial" w:hAnsi="Arial" w:cs="Arial"/>
          <w:b/>
          <w:color w:val="FF0000"/>
          <w:kern w:val="2"/>
          <w:szCs w:val="24"/>
          <w:lang w:val="en-ZA"/>
        </w:rPr>
        <w:t>18 October</w:t>
      </w:r>
      <w:r w:rsidR="001C5C92" w:rsidRPr="001C5C92">
        <w:rPr>
          <w:rFonts w:ascii="Arial" w:eastAsia="Arial" w:hAnsi="Arial" w:cs="Arial"/>
          <w:b/>
          <w:color w:val="FF0000"/>
          <w:kern w:val="2"/>
          <w:szCs w:val="24"/>
          <w:lang w:val="en-ZA"/>
        </w:rPr>
        <w:t xml:space="preserve"> 2024</w:t>
      </w:r>
    </w:p>
    <w:p w14:paraId="29433E98" w14:textId="77777777" w:rsidR="001C5C92" w:rsidRPr="001C5C92" w:rsidRDefault="001C5C92" w:rsidP="001C5C92">
      <w:pPr>
        <w:spacing w:after="120" w:line="278" w:lineRule="auto"/>
        <w:ind w:right="50"/>
        <w:jc w:val="center"/>
        <w:rPr>
          <w:rFonts w:ascii="Arial" w:eastAsia="Arial" w:hAnsi="Arial" w:cs="Arial"/>
          <w:b/>
          <w:color w:val="FF0000"/>
          <w:kern w:val="2"/>
          <w:szCs w:val="24"/>
          <w:lang w:val="en-ZA"/>
        </w:rPr>
      </w:pPr>
    </w:p>
    <w:p w14:paraId="0922AE0B" w14:textId="11EDAB58" w:rsidR="001C5C92" w:rsidRPr="001C5C92" w:rsidRDefault="001D57B2" w:rsidP="001C5C92">
      <w:pPr>
        <w:spacing w:after="120" w:line="278" w:lineRule="auto"/>
        <w:ind w:right="45"/>
        <w:jc w:val="center"/>
        <w:rPr>
          <w:rFonts w:ascii="Arial" w:eastAsia="Arial" w:hAnsi="Arial" w:cs="Arial"/>
          <w:b/>
          <w:kern w:val="2"/>
          <w:szCs w:val="24"/>
          <w:lang w:val="en-ZA"/>
        </w:rPr>
      </w:pPr>
      <w:r>
        <w:rPr>
          <w:rFonts w:ascii="Arial" w:eastAsia="Arial" w:hAnsi="Arial" w:cs="Arial"/>
          <w:b/>
          <w:i/>
          <w:color w:val="FF0000"/>
          <w:kern w:val="2"/>
          <w:sz w:val="28"/>
          <w:szCs w:val="24"/>
          <w:lang w:val="en-ZA"/>
        </w:rPr>
        <w:t>Implementation</w:t>
      </w:r>
    </w:p>
    <w:p w14:paraId="127BA0DC"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2BD6C8A0"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69DB7E82"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24914002"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73514D16" w14:textId="77777777" w:rsidR="001C5C92" w:rsidRPr="001C5C92" w:rsidRDefault="001C5C92" w:rsidP="001C5C92">
      <w:pPr>
        <w:spacing w:after="120" w:line="278" w:lineRule="auto"/>
        <w:ind w:right="45"/>
        <w:rPr>
          <w:rFonts w:ascii="Arial" w:eastAsia="Arial" w:hAnsi="Arial" w:cs="Arial"/>
          <w:b/>
          <w:kern w:val="2"/>
          <w:szCs w:val="24"/>
          <w:lang w:val="en-ZA"/>
        </w:rPr>
      </w:pPr>
    </w:p>
    <w:p w14:paraId="11074652" w14:textId="77777777" w:rsidR="001C5C92" w:rsidRPr="001C5C92" w:rsidRDefault="001C5C92" w:rsidP="001C5C92">
      <w:pPr>
        <w:spacing w:after="120" w:line="278" w:lineRule="auto"/>
        <w:ind w:right="45"/>
        <w:rPr>
          <w:rFonts w:ascii="Arial" w:eastAsia="Arial" w:hAnsi="Arial" w:cs="Arial"/>
          <w:b/>
          <w:kern w:val="2"/>
          <w:szCs w:val="24"/>
          <w:lang w:val="en-ZA"/>
        </w:rPr>
      </w:pPr>
    </w:p>
    <w:p w14:paraId="5F217F0B"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2313BF3C" w14:textId="77777777" w:rsidR="001C5C92" w:rsidRPr="001C5C92" w:rsidRDefault="001C5C92" w:rsidP="001C5C92">
      <w:pPr>
        <w:spacing w:after="120" w:line="278" w:lineRule="auto"/>
        <w:ind w:right="45"/>
        <w:jc w:val="center"/>
        <w:rPr>
          <w:rFonts w:ascii="Arial" w:eastAsia="Calibri" w:hAnsi="Arial" w:cs="Arial"/>
          <w:kern w:val="2"/>
          <w:szCs w:val="24"/>
          <w:lang w:val="en-ZA"/>
        </w:rPr>
      </w:pPr>
      <w:r w:rsidRPr="001C5C92">
        <w:rPr>
          <w:rFonts w:ascii="Arial" w:eastAsia="Arial" w:hAnsi="Arial" w:cs="Arial"/>
          <w:b/>
          <w:kern w:val="2"/>
          <w:szCs w:val="24"/>
          <w:lang w:val="en-ZA"/>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1C5C92" w:rsidRPr="001C5C92" w14:paraId="74F7EACF" w14:textId="77777777" w:rsidTr="00F56719">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479C2C66" w14:textId="77777777" w:rsidR="001C5C92" w:rsidRPr="001C5C92" w:rsidRDefault="001C5C92" w:rsidP="001C5C92">
            <w:pPr>
              <w:tabs>
                <w:tab w:val="left" w:pos="567"/>
              </w:tabs>
              <w:spacing w:after="120"/>
              <w:jc w:val="center"/>
              <w:rPr>
                <w:rFonts w:ascii="Arial" w:hAnsi="Arial" w:cs="Arial"/>
                <w:b/>
                <w:noProof/>
                <w:sz w:val="20"/>
                <w:lang w:eastAsia="en-ZA"/>
              </w:rPr>
            </w:pPr>
            <w:r w:rsidRPr="001C5C92">
              <w:rPr>
                <w:rFonts w:ascii="Arial" w:hAnsi="Arial" w:cs="Arial"/>
                <w:b/>
                <w:noProof/>
                <w:sz w:val="20"/>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4D602975" w14:textId="77777777" w:rsidR="001C5C92" w:rsidRPr="001C5C92" w:rsidRDefault="001C5C92" w:rsidP="001C5C92">
            <w:pPr>
              <w:tabs>
                <w:tab w:val="left" w:pos="567"/>
              </w:tabs>
              <w:spacing w:after="120"/>
              <w:jc w:val="center"/>
              <w:rPr>
                <w:rFonts w:ascii="Arial" w:hAnsi="Arial" w:cs="Arial"/>
                <w:b/>
                <w:noProof/>
                <w:sz w:val="20"/>
                <w:lang w:eastAsia="en-ZA"/>
              </w:rPr>
            </w:pPr>
            <w:r w:rsidRPr="001C5C92">
              <w:rPr>
                <w:rFonts w:ascii="Arial" w:hAnsi="Arial" w:cs="Arial"/>
                <w:b/>
                <w:noProof/>
                <w:sz w:val="20"/>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D2356A0" w14:textId="77777777" w:rsidR="001C5C92" w:rsidRPr="001C5C92" w:rsidRDefault="001C5C92" w:rsidP="001C5C92">
            <w:pPr>
              <w:tabs>
                <w:tab w:val="left" w:pos="567"/>
              </w:tabs>
              <w:spacing w:after="120"/>
              <w:jc w:val="center"/>
              <w:rPr>
                <w:rFonts w:ascii="Arial" w:hAnsi="Arial" w:cs="Arial"/>
                <w:b/>
                <w:noProof/>
                <w:sz w:val="20"/>
                <w:lang w:eastAsia="en-ZA"/>
              </w:rPr>
            </w:pPr>
            <w:r w:rsidRPr="001C5C92">
              <w:rPr>
                <w:rFonts w:ascii="Arial" w:hAnsi="Arial" w:cs="Arial"/>
                <w:b/>
                <w:noProof/>
                <w:sz w:val="20"/>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4FBF3242" w14:textId="77777777" w:rsidR="001C5C92" w:rsidRPr="001C5C92" w:rsidRDefault="001C5C92" w:rsidP="001C5C92">
            <w:pPr>
              <w:tabs>
                <w:tab w:val="left" w:pos="567"/>
              </w:tabs>
              <w:spacing w:after="120"/>
              <w:jc w:val="center"/>
              <w:rPr>
                <w:rFonts w:ascii="Arial" w:hAnsi="Arial" w:cs="Arial"/>
                <w:b/>
                <w:noProof/>
                <w:sz w:val="20"/>
                <w:lang w:eastAsia="en-ZA"/>
              </w:rPr>
            </w:pPr>
            <w:r w:rsidRPr="001C5C92">
              <w:rPr>
                <w:rFonts w:ascii="Arial" w:hAnsi="Arial" w:cs="Arial"/>
                <w:b/>
                <w:noProof/>
                <w:sz w:val="20"/>
                <w:lang w:eastAsia="en-ZA"/>
              </w:rPr>
              <w:t>Date Submitted</w:t>
            </w:r>
          </w:p>
        </w:tc>
      </w:tr>
      <w:tr w:rsidR="001C5C92" w:rsidRPr="001C5C92" w14:paraId="2627DBB2" w14:textId="77777777" w:rsidTr="00F56719">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65F8096C" w14:textId="77777777" w:rsidR="001C5C92" w:rsidRPr="001C5C92" w:rsidRDefault="001C5C92" w:rsidP="001C5C92">
            <w:pPr>
              <w:tabs>
                <w:tab w:val="left" w:pos="567"/>
              </w:tabs>
              <w:spacing w:before="60" w:after="120"/>
              <w:jc w:val="center"/>
              <w:rPr>
                <w:rFonts w:ascii="Arial" w:hAnsi="Arial" w:cs="Arial"/>
                <w:b/>
                <w:bCs/>
                <w:noProof/>
                <w:szCs w:val="24"/>
                <w:lang w:eastAsia="en-ZA"/>
              </w:rPr>
            </w:pPr>
            <w:r w:rsidRPr="001C5C92">
              <w:rPr>
                <w:rFonts w:ascii="Arial" w:hAnsi="Arial" w:cs="Arial"/>
                <w:b/>
                <w:bCs/>
                <w:noProof/>
                <w:szCs w:val="24"/>
                <w:lang w:eastAsia="en-ZA"/>
              </w:rPr>
              <w:t>Prof Bertram Haskins</w:t>
            </w:r>
          </w:p>
        </w:tc>
        <w:tc>
          <w:tcPr>
            <w:tcW w:w="2977" w:type="dxa"/>
            <w:tcBorders>
              <w:top w:val="single" w:sz="4" w:space="0" w:color="auto"/>
              <w:left w:val="single" w:sz="4" w:space="0" w:color="auto"/>
              <w:bottom w:val="single" w:sz="4" w:space="0" w:color="auto"/>
              <w:right w:val="single" w:sz="4" w:space="0" w:color="auto"/>
            </w:tcBorders>
            <w:vAlign w:val="center"/>
            <w:hideMark/>
          </w:tcPr>
          <w:p w14:paraId="288291AD" w14:textId="77777777" w:rsidR="001D57B2" w:rsidRPr="001D57B2" w:rsidRDefault="001D57B2" w:rsidP="001D57B2">
            <w:pPr>
              <w:spacing w:after="60"/>
              <w:rPr>
                <w:rFonts w:cs="Calibri Light"/>
                <w:noProof/>
                <w:color w:val="FF0000"/>
                <w:sz w:val="28"/>
                <w:szCs w:val="28"/>
                <w:lang w:eastAsia="en-ZA"/>
              </w:rPr>
            </w:pPr>
            <w:r w:rsidRPr="001D57B2">
              <w:rPr>
                <w:rFonts w:cs="Calibri Light"/>
                <w:noProof/>
                <w:color w:val="FF0000"/>
                <w:sz w:val="28"/>
                <w:szCs w:val="28"/>
                <w:lang w:eastAsia="en-ZA"/>
              </w:rPr>
              <w:t xml:space="preserve">Nathan Rogers </w:t>
            </w:r>
          </w:p>
          <w:p w14:paraId="341B6813" w14:textId="77777777" w:rsidR="001D57B2" w:rsidRPr="001D57B2" w:rsidRDefault="001D57B2" w:rsidP="001D57B2">
            <w:pPr>
              <w:spacing w:after="60"/>
              <w:rPr>
                <w:rFonts w:cs="Calibri Light"/>
                <w:noProof/>
                <w:color w:val="FF0000"/>
                <w:sz w:val="28"/>
                <w:szCs w:val="28"/>
                <w:lang w:eastAsia="en-ZA"/>
              </w:rPr>
            </w:pPr>
            <w:r w:rsidRPr="001D57B2">
              <w:rPr>
                <w:rFonts w:cs="Calibri Light"/>
                <w:noProof/>
                <w:color w:val="FF0000"/>
                <w:sz w:val="28"/>
                <w:szCs w:val="28"/>
                <w:lang w:eastAsia="en-ZA"/>
              </w:rPr>
              <w:t>Zanele Mndaweni</w:t>
            </w:r>
          </w:p>
          <w:p w14:paraId="2D555289" w14:textId="7F793501" w:rsidR="001C5C92" w:rsidRPr="001C5C92" w:rsidRDefault="001D57B2" w:rsidP="001D57B2">
            <w:pPr>
              <w:spacing w:after="60"/>
              <w:rPr>
                <w:noProof/>
                <w:sz w:val="20"/>
                <w:lang w:eastAsia="en-ZA"/>
              </w:rPr>
            </w:pPr>
            <w:r w:rsidRPr="001D57B2">
              <w:rPr>
                <w:rFonts w:cs="Calibri Light"/>
                <w:noProof/>
                <w:color w:val="FF0000"/>
                <w:sz w:val="28"/>
                <w:szCs w:val="28"/>
                <w:lang w:eastAsia="en-ZA"/>
              </w:rPr>
              <w:t>Max Naidoo</w:t>
            </w:r>
            <w:r w:rsidRPr="001C5C92">
              <w:rPr>
                <w:noProof/>
                <w:lang w:eastAsia="en-ZA"/>
              </w:rPr>
              <w:t xml:space="preserve"> </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EE7BD03" w14:textId="77777777" w:rsidR="001D57B2" w:rsidRPr="001D57B2" w:rsidRDefault="001D57B2" w:rsidP="001D57B2">
            <w:pPr>
              <w:tabs>
                <w:tab w:val="left" w:pos="567"/>
              </w:tabs>
              <w:spacing w:before="60" w:after="60" w:line="264" w:lineRule="auto"/>
              <w:jc w:val="center"/>
              <w:rPr>
                <w:rFonts w:cs="Calibri Light"/>
                <w:noProof/>
                <w:color w:val="FF0000"/>
                <w:kern w:val="2"/>
                <w:sz w:val="28"/>
                <w:szCs w:val="28"/>
                <w:lang w:eastAsia="en-ZA"/>
                <w14:ligatures w14:val="standardContextual"/>
              </w:rPr>
            </w:pPr>
            <w:r w:rsidRPr="001D57B2">
              <w:rPr>
                <w:rFonts w:cs="Calibri Light"/>
                <w:noProof/>
                <w:color w:val="FF0000"/>
                <w:kern w:val="2"/>
                <w:sz w:val="28"/>
                <w:szCs w:val="28"/>
                <w:lang w:eastAsia="en-ZA"/>
                <w14:ligatures w14:val="standardContextual"/>
              </w:rPr>
              <w:t>221412581</w:t>
            </w:r>
          </w:p>
          <w:p w14:paraId="6B4ADC00" w14:textId="77777777" w:rsidR="001D57B2" w:rsidRPr="001D57B2" w:rsidRDefault="001D57B2" w:rsidP="001D57B2">
            <w:pPr>
              <w:tabs>
                <w:tab w:val="left" w:pos="567"/>
              </w:tabs>
              <w:spacing w:before="60" w:after="60" w:line="264" w:lineRule="auto"/>
              <w:jc w:val="center"/>
              <w:rPr>
                <w:rFonts w:cs="Calibri Light"/>
                <w:noProof/>
                <w:color w:val="FF0000"/>
                <w:kern w:val="2"/>
                <w:sz w:val="28"/>
                <w:szCs w:val="28"/>
                <w:lang w:eastAsia="en-ZA"/>
                <w14:ligatures w14:val="standardContextual"/>
              </w:rPr>
            </w:pPr>
            <w:r w:rsidRPr="001D57B2">
              <w:rPr>
                <w:rFonts w:cs="Calibri Light"/>
                <w:noProof/>
                <w:color w:val="FF0000"/>
                <w:kern w:val="2"/>
                <w:sz w:val="28"/>
                <w:szCs w:val="28"/>
                <w:lang w:eastAsia="en-ZA"/>
                <w14:ligatures w14:val="standardContextual"/>
              </w:rPr>
              <w:t>225097524</w:t>
            </w:r>
          </w:p>
          <w:p w14:paraId="2CC1E1E6" w14:textId="31E6E9E1" w:rsidR="001C5C92" w:rsidRPr="001C5C92" w:rsidRDefault="001D57B2" w:rsidP="001D57B2">
            <w:pPr>
              <w:tabs>
                <w:tab w:val="left" w:pos="567"/>
              </w:tabs>
              <w:spacing w:before="60" w:after="120"/>
              <w:jc w:val="center"/>
              <w:rPr>
                <w:rFonts w:ascii="Arial" w:hAnsi="Arial" w:cs="Arial"/>
                <w:noProof/>
                <w:color w:val="FF0000"/>
                <w:sz w:val="20"/>
                <w:lang w:eastAsia="en-ZA"/>
              </w:rPr>
            </w:pPr>
            <w:r w:rsidRPr="001D57B2">
              <w:rPr>
                <w:rFonts w:cs="Calibri Light"/>
                <w:noProof/>
                <w:color w:val="FF0000"/>
                <w:kern w:val="2"/>
                <w:sz w:val="28"/>
                <w:szCs w:val="28"/>
                <w:lang w:eastAsia="en-ZA"/>
                <w14:ligatures w14:val="standardContextual"/>
              </w:rPr>
              <w:t>225227053</w:t>
            </w:r>
          </w:p>
        </w:tc>
        <w:tc>
          <w:tcPr>
            <w:tcW w:w="2273" w:type="dxa"/>
            <w:tcBorders>
              <w:top w:val="single" w:sz="4" w:space="0" w:color="auto"/>
              <w:left w:val="single" w:sz="4" w:space="0" w:color="auto"/>
              <w:bottom w:val="single" w:sz="4" w:space="0" w:color="auto"/>
              <w:right w:val="single" w:sz="4" w:space="0" w:color="auto"/>
            </w:tcBorders>
            <w:vAlign w:val="center"/>
            <w:hideMark/>
          </w:tcPr>
          <w:p w14:paraId="2504045B" w14:textId="10F2A680" w:rsidR="001C5C92" w:rsidRPr="001C5C92" w:rsidRDefault="001C5C92" w:rsidP="001C5C92">
            <w:pPr>
              <w:tabs>
                <w:tab w:val="left" w:pos="567"/>
              </w:tabs>
              <w:spacing w:before="60" w:after="120"/>
              <w:jc w:val="center"/>
              <w:rPr>
                <w:rFonts w:ascii="Arial" w:hAnsi="Arial" w:cs="Arial"/>
                <w:noProof/>
                <w:sz w:val="20"/>
                <w:lang w:eastAsia="en-ZA"/>
              </w:rPr>
            </w:pPr>
            <w:r w:rsidRPr="001C5C92">
              <w:rPr>
                <w:rFonts w:ascii="Arial" w:hAnsi="Arial" w:cs="Arial"/>
                <w:noProof/>
                <w:sz w:val="20"/>
                <w:lang w:eastAsia="en-ZA"/>
              </w:rPr>
              <w:t xml:space="preserve"> </w:t>
            </w:r>
            <w:r w:rsidR="001D57B2">
              <w:rPr>
                <w:rFonts w:ascii="Arial" w:hAnsi="Arial" w:cs="Arial"/>
                <w:noProof/>
                <w:lang w:eastAsia="en-ZA"/>
              </w:rPr>
              <w:t>18 October</w:t>
            </w:r>
            <w:r w:rsidRPr="001C5C92">
              <w:rPr>
                <w:rFonts w:ascii="Arial" w:hAnsi="Arial" w:cs="Arial"/>
                <w:noProof/>
                <w:sz w:val="20"/>
                <w:lang w:eastAsia="en-ZA"/>
              </w:rPr>
              <w:t xml:space="preserve"> 2024</w:t>
            </w:r>
          </w:p>
        </w:tc>
      </w:tr>
    </w:tbl>
    <w:p w14:paraId="2681BEDC" w14:textId="338D2697" w:rsidR="001D57B2" w:rsidRDefault="001D57B2"/>
    <w:sdt>
      <w:sdtPr>
        <w:rPr>
          <w:rFonts w:ascii="Calibri Light" w:eastAsiaTheme="minorHAnsi" w:hAnsi="Calibri Light" w:cstheme="minorBidi"/>
          <w:color w:val="auto"/>
          <w:sz w:val="24"/>
          <w:szCs w:val="22"/>
          <w:lang w:val="en-GB"/>
          <w14:ligatures w14:val="standardContextual"/>
        </w:rPr>
        <w:id w:val="1701131235"/>
        <w:docPartObj>
          <w:docPartGallery w:val="Table of Contents"/>
          <w:docPartUnique/>
        </w:docPartObj>
      </w:sdtPr>
      <w:sdtEndPr>
        <w:rPr>
          <w:b/>
          <w:bCs/>
          <w:noProof/>
        </w:rPr>
      </w:sdtEndPr>
      <w:sdtContent>
        <w:p w14:paraId="2A872FCA" w14:textId="7CD1C620" w:rsidR="00434A27" w:rsidRDefault="00434A27" w:rsidP="000A5C6E">
          <w:pPr>
            <w:pStyle w:val="TOCHeading"/>
          </w:pPr>
          <w:r>
            <w:t>Table of Contents</w:t>
          </w:r>
        </w:p>
        <w:p w14:paraId="2E6B6E8E" w14:textId="77777777" w:rsidR="000A5C6E" w:rsidRPr="000A5C6E" w:rsidRDefault="000A5C6E" w:rsidP="000A5C6E">
          <w:pPr>
            <w:rPr>
              <w:sz w:val="8"/>
              <w:szCs w:val="8"/>
              <w:lang w:val="en-US"/>
            </w:rPr>
          </w:pPr>
        </w:p>
        <w:p w14:paraId="262E475D" w14:textId="0D336B3E" w:rsidR="00E4284F" w:rsidRDefault="00434A27">
          <w:pPr>
            <w:pStyle w:val="TOC1"/>
            <w:tabs>
              <w:tab w:val="right" w:leader="dot" w:pos="9016"/>
            </w:tabs>
            <w:rPr>
              <w:rFonts w:asciiTheme="minorHAnsi" w:eastAsiaTheme="minorEastAsia" w:hAnsiTheme="minorHAnsi"/>
              <w:noProof/>
              <w:kern w:val="2"/>
              <w:szCs w:val="24"/>
              <w:lang w:eastAsia="en-GB"/>
            </w:rPr>
          </w:pPr>
          <w:r>
            <w:fldChar w:fldCharType="begin"/>
          </w:r>
          <w:r>
            <w:instrText xml:space="preserve"> TOC \o "1-3" \h \z \u </w:instrText>
          </w:r>
          <w:r>
            <w:fldChar w:fldCharType="separate"/>
          </w:r>
          <w:hyperlink w:anchor="_Toc180152537" w:history="1">
            <w:r w:rsidR="00E4284F" w:rsidRPr="00BD2611">
              <w:rPr>
                <w:rStyle w:val="Hyperlink"/>
                <w:noProof/>
              </w:rPr>
              <w:t>Table of Figures</w:t>
            </w:r>
            <w:r w:rsidR="00E4284F">
              <w:rPr>
                <w:noProof/>
                <w:webHidden/>
              </w:rPr>
              <w:tab/>
            </w:r>
            <w:r w:rsidR="00E4284F">
              <w:rPr>
                <w:noProof/>
                <w:webHidden/>
              </w:rPr>
              <w:fldChar w:fldCharType="begin"/>
            </w:r>
            <w:r w:rsidR="00E4284F">
              <w:rPr>
                <w:noProof/>
                <w:webHidden/>
              </w:rPr>
              <w:instrText xml:space="preserve"> PAGEREF _Toc180152537 \h </w:instrText>
            </w:r>
            <w:r w:rsidR="00E4284F">
              <w:rPr>
                <w:noProof/>
                <w:webHidden/>
              </w:rPr>
            </w:r>
            <w:r w:rsidR="00E4284F">
              <w:rPr>
                <w:noProof/>
                <w:webHidden/>
              </w:rPr>
              <w:fldChar w:fldCharType="separate"/>
            </w:r>
            <w:r w:rsidR="00E4284F">
              <w:rPr>
                <w:noProof/>
                <w:webHidden/>
              </w:rPr>
              <w:t>ii</w:t>
            </w:r>
            <w:r w:rsidR="00E4284F">
              <w:rPr>
                <w:noProof/>
                <w:webHidden/>
              </w:rPr>
              <w:fldChar w:fldCharType="end"/>
            </w:r>
          </w:hyperlink>
        </w:p>
        <w:p w14:paraId="58748F27" w14:textId="4BEB1B2F" w:rsidR="00E4284F" w:rsidRDefault="00E4284F">
          <w:pPr>
            <w:pStyle w:val="TOC1"/>
            <w:tabs>
              <w:tab w:val="right" w:leader="dot" w:pos="9016"/>
            </w:tabs>
            <w:rPr>
              <w:rFonts w:asciiTheme="minorHAnsi" w:eastAsiaTheme="minorEastAsia" w:hAnsiTheme="minorHAnsi"/>
              <w:noProof/>
              <w:kern w:val="2"/>
              <w:szCs w:val="24"/>
              <w:lang w:eastAsia="en-GB"/>
            </w:rPr>
          </w:pPr>
          <w:hyperlink w:anchor="_Toc180152538" w:history="1">
            <w:r w:rsidRPr="00BD2611">
              <w:rPr>
                <w:rStyle w:val="Hyperlink"/>
                <w:noProof/>
              </w:rPr>
              <w:t>3. Introduction</w:t>
            </w:r>
            <w:r>
              <w:rPr>
                <w:noProof/>
                <w:webHidden/>
              </w:rPr>
              <w:tab/>
            </w:r>
            <w:r>
              <w:rPr>
                <w:noProof/>
                <w:webHidden/>
              </w:rPr>
              <w:fldChar w:fldCharType="begin"/>
            </w:r>
            <w:r>
              <w:rPr>
                <w:noProof/>
                <w:webHidden/>
              </w:rPr>
              <w:instrText xml:space="preserve"> PAGEREF _Toc180152538 \h </w:instrText>
            </w:r>
            <w:r>
              <w:rPr>
                <w:noProof/>
                <w:webHidden/>
              </w:rPr>
            </w:r>
            <w:r>
              <w:rPr>
                <w:noProof/>
                <w:webHidden/>
              </w:rPr>
              <w:fldChar w:fldCharType="separate"/>
            </w:r>
            <w:r>
              <w:rPr>
                <w:noProof/>
                <w:webHidden/>
              </w:rPr>
              <w:t>1</w:t>
            </w:r>
            <w:r>
              <w:rPr>
                <w:noProof/>
                <w:webHidden/>
              </w:rPr>
              <w:fldChar w:fldCharType="end"/>
            </w:r>
          </w:hyperlink>
        </w:p>
        <w:p w14:paraId="0AA4B93E" w14:textId="7E6A6B20" w:rsidR="00E4284F" w:rsidRDefault="00E4284F">
          <w:pPr>
            <w:pStyle w:val="TOC1"/>
            <w:tabs>
              <w:tab w:val="right" w:leader="dot" w:pos="9016"/>
            </w:tabs>
            <w:rPr>
              <w:rFonts w:asciiTheme="minorHAnsi" w:eastAsiaTheme="minorEastAsia" w:hAnsiTheme="minorHAnsi"/>
              <w:noProof/>
              <w:kern w:val="2"/>
              <w:szCs w:val="24"/>
              <w:lang w:eastAsia="en-GB"/>
            </w:rPr>
          </w:pPr>
          <w:hyperlink w:anchor="_Toc180152539" w:history="1">
            <w:r w:rsidRPr="00BD2611">
              <w:rPr>
                <w:rStyle w:val="Hyperlink"/>
                <w:noProof/>
              </w:rPr>
              <w:t>3.1 Choice of Tools</w:t>
            </w:r>
            <w:r>
              <w:rPr>
                <w:noProof/>
                <w:webHidden/>
              </w:rPr>
              <w:tab/>
            </w:r>
            <w:r>
              <w:rPr>
                <w:noProof/>
                <w:webHidden/>
              </w:rPr>
              <w:fldChar w:fldCharType="begin"/>
            </w:r>
            <w:r>
              <w:rPr>
                <w:noProof/>
                <w:webHidden/>
              </w:rPr>
              <w:instrText xml:space="preserve"> PAGEREF _Toc180152539 \h </w:instrText>
            </w:r>
            <w:r>
              <w:rPr>
                <w:noProof/>
                <w:webHidden/>
              </w:rPr>
            </w:r>
            <w:r>
              <w:rPr>
                <w:noProof/>
                <w:webHidden/>
              </w:rPr>
              <w:fldChar w:fldCharType="separate"/>
            </w:r>
            <w:r>
              <w:rPr>
                <w:noProof/>
                <w:webHidden/>
              </w:rPr>
              <w:t>2</w:t>
            </w:r>
            <w:r>
              <w:rPr>
                <w:noProof/>
                <w:webHidden/>
              </w:rPr>
              <w:fldChar w:fldCharType="end"/>
            </w:r>
          </w:hyperlink>
        </w:p>
        <w:p w14:paraId="6C632C7A" w14:textId="017ADBBA" w:rsidR="00E4284F" w:rsidRDefault="00E4284F">
          <w:pPr>
            <w:pStyle w:val="TOC1"/>
            <w:tabs>
              <w:tab w:val="right" w:leader="dot" w:pos="9016"/>
            </w:tabs>
            <w:rPr>
              <w:rFonts w:asciiTheme="minorHAnsi" w:eastAsiaTheme="minorEastAsia" w:hAnsiTheme="minorHAnsi"/>
              <w:noProof/>
              <w:kern w:val="2"/>
              <w:szCs w:val="24"/>
              <w:lang w:eastAsia="en-GB"/>
            </w:rPr>
          </w:pPr>
          <w:hyperlink w:anchor="_Toc180152540" w:history="1">
            <w:r w:rsidRPr="00BD2611">
              <w:rPr>
                <w:rStyle w:val="Hyperlink"/>
                <w:noProof/>
              </w:rPr>
              <w:t>3.2 Extracts of complex code</w:t>
            </w:r>
            <w:r>
              <w:rPr>
                <w:noProof/>
                <w:webHidden/>
              </w:rPr>
              <w:tab/>
            </w:r>
            <w:r>
              <w:rPr>
                <w:noProof/>
                <w:webHidden/>
              </w:rPr>
              <w:fldChar w:fldCharType="begin"/>
            </w:r>
            <w:r>
              <w:rPr>
                <w:noProof/>
                <w:webHidden/>
              </w:rPr>
              <w:instrText xml:space="preserve"> PAGEREF _Toc180152540 \h </w:instrText>
            </w:r>
            <w:r>
              <w:rPr>
                <w:noProof/>
                <w:webHidden/>
              </w:rPr>
            </w:r>
            <w:r>
              <w:rPr>
                <w:noProof/>
                <w:webHidden/>
              </w:rPr>
              <w:fldChar w:fldCharType="separate"/>
            </w:r>
            <w:r>
              <w:rPr>
                <w:noProof/>
                <w:webHidden/>
              </w:rPr>
              <w:t>4</w:t>
            </w:r>
            <w:r>
              <w:rPr>
                <w:noProof/>
                <w:webHidden/>
              </w:rPr>
              <w:fldChar w:fldCharType="end"/>
            </w:r>
          </w:hyperlink>
        </w:p>
        <w:p w14:paraId="33AE43ED" w14:textId="0748D761" w:rsidR="00E4284F" w:rsidRDefault="00E4284F">
          <w:pPr>
            <w:pStyle w:val="TOC1"/>
            <w:tabs>
              <w:tab w:val="right" w:leader="dot" w:pos="9016"/>
            </w:tabs>
            <w:rPr>
              <w:rFonts w:asciiTheme="minorHAnsi" w:eastAsiaTheme="minorEastAsia" w:hAnsiTheme="minorHAnsi"/>
              <w:noProof/>
              <w:kern w:val="2"/>
              <w:szCs w:val="24"/>
              <w:lang w:eastAsia="en-GB"/>
            </w:rPr>
          </w:pPr>
          <w:hyperlink w:anchor="_Toc180152541" w:history="1">
            <w:r w:rsidRPr="00BD2611">
              <w:rPr>
                <w:rStyle w:val="Hyperlink"/>
                <w:noProof/>
              </w:rPr>
              <w:t>3.3 Source code references</w:t>
            </w:r>
            <w:r>
              <w:rPr>
                <w:noProof/>
                <w:webHidden/>
              </w:rPr>
              <w:tab/>
            </w:r>
            <w:r>
              <w:rPr>
                <w:noProof/>
                <w:webHidden/>
              </w:rPr>
              <w:fldChar w:fldCharType="begin"/>
            </w:r>
            <w:r>
              <w:rPr>
                <w:noProof/>
                <w:webHidden/>
              </w:rPr>
              <w:instrText xml:space="preserve"> PAGEREF _Toc180152541 \h </w:instrText>
            </w:r>
            <w:r>
              <w:rPr>
                <w:noProof/>
                <w:webHidden/>
              </w:rPr>
            </w:r>
            <w:r>
              <w:rPr>
                <w:noProof/>
                <w:webHidden/>
              </w:rPr>
              <w:fldChar w:fldCharType="separate"/>
            </w:r>
            <w:r>
              <w:rPr>
                <w:noProof/>
                <w:webHidden/>
              </w:rPr>
              <w:t>10</w:t>
            </w:r>
            <w:r>
              <w:rPr>
                <w:noProof/>
                <w:webHidden/>
              </w:rPr>
              <w:fldChar w:fldCharType="end"/>
            </w:r>
          </w:hyperlink>
        </w:p>
        <w:p w14:paraId="3F709B76" w14:textId="6C53C558" w:rsidR="00E4284F" w:rsidRDefault="00E4284F">
          <w:pPr>
            <w:pStyle w:val="TOC1"/>
            <w:tabs>
              <w:tab w:val="right" w:leader="dot" w:pos="9016"/>
            </w:tabs>
            <w:rPr>
              <w:rFonts w:asciiTheme="minorHAnsi" w:eastAsiaTheme="minorEastAsia" w:hAnsiTheme="minorHAnsi"/>
              <w:noProof/>
              <w:kern w:val="2"/>
              <w:szCs w:val="24"/>
              <w:lang w:eastAsia="en-GB"/>
            </w:rPr>
          </w:pPr>
          <w:hyperlink w:anchor="_Toc180152542" w:history="1">
            <w:r w:rsidRPr="00BD2611">
              <w:rPr>
                <w:rStyle w:val="Hyperlink"/>
                <w:noProof/>
              </w:rPr>
              <w:t>3.4 Problems encountered</w:t>
            </w:r>
            <w:r>
              <w:rPr>
                <w:noProof/>
                <w:webHidden/>
              </w:rPr>
              <w:tab/>
            </w:r>
            <w:r>
              <w:rPr>
                <w:noProof/>
                <w:webHidden/>
              </w:rPr>
              <w:fldChar w:fldCharType="begin"/>
            </w:r>
            <w:r>
              <w:rPr>
                <w:noProof/>
                <w:webHidden/>
              </w:rPr>
              <w:instrText xml:space="preserve"> PAGEREF _Toc180152542 \h </w:instrText>
            </w:r>
            <w:r>
              <w:rPr>
                <w:noProof/>
                <w:webHidden/>
              </w:rPr>
            </w:r>
            <w:r>
              <w:rPr>
                <w:noProof/>
                <w:webHidden/>
              </w:rPr>
              <w:fldChar w:fldCharType="separate"/>
            </w:r>
            <w:r>
              <w:rPr>
                <w:noProof/>
                <w:webHidden/>
              </w:rPr>
              <w:t>12</w:t>
            </w:r>
            <w:r>
              <w:rPr>
                <w:noProof/>
                <w:webHidden/>
              </w:rPr>
              <w:fldChar w:fldCharType="end"/>
            </w:r>
          </w:hyperlink>
        </w:p>
        <w:p w14:paraId="5E08D8D4" w14:textId="26DD0104" w:rsidR="00E4284F" w:rsidRDefault="00E4284F">
          <w:pPr>
            <w:pStyle w:val="TOC1"/>
            <w:tabs>
              <w:tab w:val="right" w:leader="dot" w:pos="9016"/>
            </w:tabs>
            <w:rPr>
              <w:rFonts w:asciiTheme="minorHAnsi" w:eastAsiaTheme="minorEastAsia" w:hAnsiTheme="minorHAnsi"/>
              <w:noProof/>
              <w:kern w:val="2"/>
              <w:szCs w:val="24"/>
              <w:lang w:eastAsia="en-GB"/>
            </w:rPr>
          </w:pPr>
          <w:hyperlink w:anchor="_Toc180152543" w:history="1">
            <w:r w:rsidRPr="00BD2611">
              <w:rPr>
                <w:rStyle w:val="Hyperlink"/>
                <w:noProof/>
              </w:rPr>
              <w:t>References</w:t>
            </w:r>
            <w:r>
              <w:rPr>
                <w:noProof/>
                <w:webHidden/>
              </w:rPr>
              <w:tab/>
            </w:r>
            <w:r>
              <w:rPr>
                <w:noProof/>
                <w:webHidden/>
              </w:rPr>
              <w:fldChar w:fldCharType="begin"/>
            </w:r>
            <w:r>
              <w:rPr>
                <w:noProof/>
                <w:webHidden/>
              </w:rPr>
              <w:instrText xml:space="preserve"> PAGEREF _Toc180152543 \h </w:instrText>
            </w:r>
            <w:r>
              <w:rPr>
                <w:noProof/>
                <w:webHidden/>
              </w:rPr>
            </w:r>
            <w:r>
              <w:rPr>
                <w:noProof/>
                <w:webHidden/>
              </w:rPr>
              <w:fldChar w:fldCharType="separate"/>
            </w:r>
            <w:r>
              <w:rPr>
                <w:noProof/>
                <w:webHidden/>
              </w:rPr>
              <w:t>15</w:t>
            </w:r>
            <w:r>
              <w:rPr>
                <w:noProof/>
                <w:webHidden/>
              </w:rPr>
              <w:fldChar w:fldCharType="end"/>
            </w:r>
          </w:hyperlink>
        </w:p>
        <w:p w14:paraId="7B4C170E" w14:textId="14732A7D" w:rsidR="00434A27" w:rsidRDefault="00434A27">
          <w:r>
            <w:rPr>
              <w:b/>
              <w:bCs/>
              <w:noProof/>
            </w:rPr>
            <w:fldChar w:fldCharType="end"/>
          </w:r>
        </w:p>
      </w:sdtContent>
    </w:sdt>
    <w:p w14:paraId="152D068E" w14:textId="63ECEF76" w:rsidR="0036351C" w:rsidRPr="00E4284F" w:rsidRDefault="0036351C" w:rsidP="00E4284F">
      <w:pPr>
        <w:pStyle w:val="Heading1"/>
      </w:pPr>
      <w:bookmarkStart w:id="0" w:name="_Toc180152537"/>
      <w:r>
        <w:t>Table of Figures</w:t>
      </w:r>
      <w:bookmarkEnd w:id="0"/>
    </w:p>
    <w:p w14:paraId="53FF184C" w14:textId="1E70307D" w:rsidR="001D4676" w:rsidRDefault="0036351C">
      <w:pPr>
        <w:pStyle w:val="TableofFigures"/>
        <w:tabs>
          <w:tab w:val="right" w:leader="dot" w:pos="9016"/>
        </w:tabs>
        <w:rPr>
          <w:rFonts w:asciiTheme="minorHAnsi" w:eastAsiaTheme="minorEastAsia" w:hAnsiTheme="minorHAnsi"/>
          <w:noProof/>
          <w:kern w:val="2"/>
          <w:szCs w:val="24"/>
          <w:lang w:eastAsia="en-GB"/>
        </w:rPr>
      </w:pPr>
      <w:r>
        <w:fldChar w:fldCharType="begin"/>
      </w:r>
      <w:r>
        <w:instrText xml:space="preserve"> TOC \h \z \c "Figure 3." </w:instrText>
      </w:r>
      <w:r>
        <w:fldChar w:fldCharType="separate"/>
      </w:r>
      <w:hyperlink w:anchor="_Toc180151513" w:history="1">
        <w:r w:rsidR="001D4676" w:rsidRPr="00E010F3">
          <w:rPr>
            <w:rStyle w:val="Hyperlink"/>
            <w:noProof/>
          </w:rPr>
          <w:t>Figure 3. 1: Code that saves relevant nutritional data to a csv file</w:t>
        </w:r>
        <w:r w:rsidR="001D4676">
          <w:rPr>
            <w:noProof/>
            <w:webHidden/>
          </w:rPr>
          <w:tab/>
        </w:r>
        <w:r w:rsidR="001D4676">
          <w:rPr>
            <w:noProof/>
            <w:webHidden/>
          </w:rPr>
          <w:fldChar w:fldCharType="begin"/>
        </w:r>
        <w:r w:rsidR="001D4676">
          <w:rPr>
            <w:noProof/>
            <w:webHidden/>
          </w:rPr>
          <w:instrText xml:space="preserve"> PAGEREF _Toc180151513 \h </w:instrText>
        </w:r>
        <w:r w:rsidR="001D4676">
          <w:rPr>
            <w:noProof/>
            <w:webHidden/>
          </w:rPr>
        </w:r>
        <w:r w:rsidR="001D4676">
          <w:rPr>
            <w:noProof/>
            <w:webHidden/>
          </w:rPr>
          <w:fldChar w:fldCharType="separate"/>
        </w:r>
        <w:r w:rsidR="001D4676">
          <w:rPr>
            <w:noProof/>
            <w:webHidden/>
          </w:rPr>
          <w:t>4</w:t>
        </w:r>
        <w:r w:rsidR="001D4676">
          <w:rPr>
            <w:noProof/>
            <w:webHidden/>
          </w:rPr>
          <w:fldChar w:fldCharType="end"/>
        </w:r>
      </w:hyperlink>
    </w:p>
    <w:p w14:paraId="7C53EE40" w14:textId="446F3B5B"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4" w:history="1">
        <w:r w:rsidRPr="00E010F3">
          <w:rPr>
            <w:rStyle w:val="Hyperlink"/>
            <w:noProof/>
          </w:rPr>
          <w:t>Figure 3. 2: A method that requests nutritional information from Edamam API</w:t>
        </w:r>
        <w:r>
          <w:rPr>
            <w:noProof/>
            <w:webHidden/>
          </w:rPr>
          <w:tab/>
        </w:r>
        <w:r>
          <w:rPr>
            <w:noProof/>
            <w:webHidden/>
          </w:rPr>
          <w:fldChar w:fldCharType="begin"/>
        </w:r>
        <w:r>
          <w:rPr>
            <w:noProof/>
            <w:webHidden/>
          </w:rPr>
          <w:instrText xml:space="preserve"> PAGEREF _Toc180151514 \h </w:instrText>
        </w:r>
        <w:r>
          <w:rPr>
            <w:noProof/>
            <w:webHidden/>
          </w:rPr>
        </w:r>
        <w:r>
          <w:rPr>
            <w:noProof/>
            <w:webHidden/>
          </w:rPr>
          <w:fldChar w:fldCharType="separate"/>
        </w:r>
        <w:r>
          <w:rPr>
            <w:noProof/>
            <w:webHidden/>
          </w:rPr>
          <w:t>5</w:t>
        </w:r>
        <w:r>
          <w:rPr>
            <w:noProof/>
            <w:webHidden/>
          </w:rPr>
          <w:fldChar w:fldCharType="end"/>
        </w:r>
      </w:hyperlink>
    </w:p>
    <w:p w14:paraId="3AE81ADD" w14:textId="4017E9BF"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5" w:history="1">
        <w:r w:rsidRPr="00E010F3">
          <w:rPr>
            <w:rStyle w:val="Hyperlink"/>
            <w:noProof/>
          </w:rPr>
          <w:t>Figure 3. 3: A method that formats ingredients from recipes</w:t>
        </w:r>
        <w:r>
          <w:rPr>
            <w:noProof/>
            <w:webHidden/>
          </w:rPr>
          <w:tab/>
        </w:r>
        <w:r>
          <w:rPr>
            <w:noProof/>
            <w:webHidden/>
          </w:rPr>
          <w:fldChar w:fldCharType="begin"/>
        </w:r>
        <w:r>
          <w:rPr>
            <w:noProof/>
            <w:webHidden/>
          </w:rPr>
          <w:instrText xml:space="preserve"> PAGEREF _Toc180151515 \h </w:instrText>
        </w:r>
        <w:r>
          <w:rPr>
            <w:noProof/>
            <w:webHidden/>
          </w:rPr>
        </w:r>
        <w:r>
          <w:rPr>
            <w:noProof/>
            <w:webHidden/>
          </w:rPr>
          <w:fldChar w:fldCharType="separate"/>
        </w:r>
        <w:r>
          <w:rPr>
            <w:noProof/>
            <w:webHidden/>
          </w:rPr>
          <w:t>6</w:t>
        </w:r>
        <w:r>
          <w:rPr>
            <w:noProof/>
            <w:webHidden/>
          </w:rPr>
          <w:fldChar w:fldCharType="end"/>
        </w:r>
      </w:hyperlink>
    </w:p>
    <w:p w14:paraId="755B75CF" w14:textId="35E5994A"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6" w:history="1">
        <w:r w:rsidRPr="00E010F3">
          <w:rPr>
            <w:rStyle w:val="Hyperlink"/>
            <w:noProof/>
          </w:rPr>
          <w:t>Figure 3. 4: Regex pattern that matches ingredients with quantities that are followed by units</w:t>
        </w:r>
        <w:r>
          <w:rPr>
            <w:noProof/>
            <w:webHidden/>
          </w:rPr>
          <w:tab/>
        </w:r>
        <w:r>
          <w:rPr>
            <w:noProof/>
            <w:webHidden/>
          </w:rPr>
          <w:fldChar w:fldCharType="begin"/>
        </w:r>
        <w:r>
          <w:rPr>
            <w:noProof/>
            <w:webHidden/>
          </w:rPr>
          <w:instrText xml:space="preserve"> PAGEREF _Toc180151516 \h </w:instrText>
        </w:r>
        <w:r>
          <w:rPr>
            <w:noProof/>
            <w:webHidden/>
          </w:rPr>
        </w:r>
        <w:r>
          <w:rPr>
            <w:noProof/>
            <w:webHidden/>
          </w:rPr>
          <w:fldChar w:fldCharType="separate"/>
        </w:r>
        <w:r>
          <w:rPr>
            <w:noProof/>
            <w:webHidden/>
          </w:rPr>
          <w:t>7</w:t>
        </w:r>
        <w:r>
          <w:rPr>
            <w:noProof/>
            <w:webHidden/>
          </w:rPr>
          <w:fldChar w:fldCharType="end"/>
        </w:r>
      </w:hyperlink>
    </w:p>
    <w:p w14:paraId="50C38B1F" w14:textId="14F296CB"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7" w:history="1">
        <w:r w:rsidRPr="00E010F3">
          <w:rPr>
            <w:rStyle w:val="Hyperlink"/>
            <w:noProof/>
          </w:rPr>
          <w:t>Figure 3. 5: Regex pattern that matches ingredients with just a quantity and no unit</w:t>
        </w:r>
        <w:r>
          <w:rPr>
            <w:noProof/>
            <w:webHidden/>
          </w:rPr>
          <w:tab/>
        </w:r>
        <w:r>
          <w:rPr>
            <w:noProof/>
            <w:webHidden/>
          </w:rPr>
          <w:fldChar w:fldCharType="begin"/>
        </w:r>
        <w:r>
          <w:rPr>
            <w:noProof/>
            <w:webHidden/>
          </w:rPr>
          <w:instrText xml:space="preserve"> PAGEREF _Toc180151517 \h </w:instrText>
        </w:r>
        <w:r>
          <w:rPr>
            <w:noProof/>
            <w:webHidden/>
          </w:rPr>
        </w:r>
        <w:r>
          <w:rPr>
            <w:noProof/>
            <w:webHidden/>
          </w:rPr>
          <w:fldChar w:fldCharType="separate"/>
        </w:r>
        <w:r>
          <w:rPr>
            <w:noProof/>
            <w:webHidden/>
          </w:rPr>
          <w:t>7</w:t>
        </w:r>
        <w:r>
          <w:rPr>
            <w:noProof/>
            <w:webHidden/>
          </w:rPr>
          <w:fldChar w:fldCharType="end"/>
        </w:r>
      </w:hyperlink>
    </w:p>
    <w:p w14:paraId="78BD0717" w14:textId="59C9E9C0"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8" w:history="1">
        <w:r w:rsidRPr="00E010F3">
          <w:rPr>
            <w:rStyle w:val="Hyperlink"/>
            <w:noProof/>
          </w:rPr>
          <w:t>Figure 3. 6: A method that extracts the time from the instructions of a recipe</w:t>
        </w:r>
        <w:r>
          <w:rPr>
            <w:noProof/>
            <w:webHidden/>
          </w:rPr>
          <w:tab/>
        </w:r>
        <w:r>
          <w:rPr>
            <w:noProof/>
            <w:webHidden/>
          </w:rPr>
          <w:fldChar w:fldCharType="begin"/>
        </w:r>
        <w:r>
          <w:rPr>
            <w:noProof/>
            <w:webHidden/>
          </w:rPr>
          <w:instrText xml:space="preserve"> PAGEREF _Toc180151518 \h </w:instrText>
        </w:r>
        <w:r>
          <w:rPr>
            <w:noProof/>
            <w:webHidden/>
          </w:rPr>
        </w:r>
        <w:r>
          <w:rPr>
            <w:noProof/>
            <w:webHidden/>
          </w:rPr>
          <w:fldChar w:fldCharType="separate"/>
        </w:r>
        <w:r>
          <w:rPr>
            <w:noProof/>
            <w:webHidden/>
          </w:rPr>
          <w:t>8</w:t>
        </w:r>
        <w:r>
          <w:rPr>
            <w:noProof/>
            <w:webHidden/>
          </w:rPr>
          <w:fldChar w:fldCharType="end"/>
        </w:r>
      </w:hyperlink>
    </w:p>
    <w:p w14:paraId="06C5ED9A" w14:textId="1E25BC04"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9" w:history="1">
        <w:r w:rsidRPr="00E010F3">
          <w:rPr>
            <w:rStyle w:val="Hyperlink"/>
            <w:noProof/>
          </w:rPr>
          <w:t>Figure 3. 7: A method that splits instructions into list of strings</w:t>
        </w:r>
        <w:r>
          <w:rPr>
            <w:noProof/>
            <w:webHidden/>
          </w:rPr>
          <w:tab/>
        </w:r>
        <w:r>
          <w:rPr>
            <w:noProof/>
            <w:webHidden/>
          </w:rPr>
          <w:fldChar w:fldCharType="begin"/>
        </w:r>
        <w:r>
          <w:rPr>
            <w:noProof/>
            <w:webHidden/>
          </w:rPr>
          <w:instrText xml:space="preserve"> PAGEREF _Toc180151519 \h </w:instrText>
        </w:r>
        <w:r>
          <w:rPr>
            <w:noProof/>
            <w:webHidden/>
          </w:rPr>
        </w:r>
        <w:r>
          <w:rPr>
            <w:noProof/>
            <w:webHidden/>
          </w:rPr>
          <w:fldChar w:fldCharType="separate"/>
        </w:r>
        <w:r>
          <w:rPr>
            <w:noProof/>
            <w:webHidden/>
          </w:rPr>
          <w:t>9</w:t>
        </w:r>
        <w:r>
          <w:rPr>
            <w:noProof/>
            <w:webHidden/>
          </w:rPr>
          <w:fldChar w:fldCharType="end"/>
        </w:r>
      </w:hyperlink>
    </w:p>
    <w:p w14:paraId="7238E451" w14:textId="09837899"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20" w:history="1">
        <w:r w:rsidRPr="00E010F3">
          <w:rPr>
            <w:rStyle w:val="Hyperlink"/>
            <w:noProof/>
          </w:rPr>
          <w:t>Figure 3. 8: A screenshot that demonstrates the right overflow error</w:t>
        </w:r>
        <w:r>
          <w:rPr>
            <w:noProof/>
            <w:webHidden/>
          </w:rPr>
          <w:tab/>
        </w:r>
        <w:r>
          <w:rPr>
            <w:noProof/>
            <w:webHidden/>
          </w:rPr>
          <w:fldChar w:fldCharType="begin"/>
        </w:r>
        <w:r>
          <w:rPr>
            <w:noProof/>
            <w:webHidden/>
          </w:rPr>
          <w:instrText xml:space="preserve"> PAGEREF _Toc180151520 \h </w:instrText>
        </w:r>
        <w:r>
          <w:rPr>
            <w:noProof/>
            <w:webHidden/>
          </w:rPr>
        </w:r>
        <w:r>
          <w:rPr>
            <w:noProof/>
            <w:webHidden/>
          </w:rPr>
          <w:fldChar w:fldCharType="separate"/>
        </w:r>
        <w:r>
          <w:rPr>
            <w:noProof/>
            <w:webHidden/>
          </w:rPr>
          <w:t>13</w:t>
        </w:r>
        <w:r>
          <w:rPr>
            <w:noProof/>
            <w:webHidden/>
          </w:rPr>
          <w:fldChar w:fldCharType="end"/>
        </w:r>
      </w:hyperlink>
    </w:p>
    <w:p w14:paraId="0B9BDA2F" w14:textId="373E6DD3"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21" w:history="1">
        <w:r w:rsidRPr="00E010F3">
          <w:rPr>
            <w:rStyle w:val="Hyperlink"/>
            <w:noProof/>
          </w:rPr>
          <w:t>Figure 3. 9: A screenshot of the stack Overflow error on the search screen</w:t>
        </w:r>
        <w:r>
          <w:rPr>
            <w:noProof/>
            <w:webHidden/>
          </w:rPr>
          <w:tab/>
        </w:r>
        <w:r>
          <w:rPr>
            <w:noProof/>
            <w:webHidden/>
          </w:rPr>
          <w:fldChar w:fldCharType="begin"/>
        </w:r>
        <w:r>
          <w:rPr>
            <w:noProof/>
            <w:webHidden/>
          </w:rPr>
          <w:instrText xml:space="preserve"> PAGEREF _Toc180151521 \h </w:instrText>
        </w:r>
        <w:r>
          <w:rPr>
            <w:noProof/>
            <w:webHidden/>
          </w:rPr>
        </w:r>
        <w:r>
          <w:rPr>
            <w:noProof/>
            <w:webHidden/>
          </w:rPr>
          <w:fldChar w:fldCharType="separate"/>
        </w:r>
        <w:r>
          <w:rPr>
            <w:noProof/>
            <w:webHidden/>
          </w:rPr>
          <w:t>14</w:t>
        </w:r>
        <w:r>
          <w:rPr>
            <w:noProof/>
            <w:webHidden/>
          </w:rPr>
          <w:fldChar w:fldCharType="end"/>
        </w:r>
      </w:hyperlink>
    </w:p>
    <w:p w14:paraId="4A164AF8" w14:textId="750E0022" w:rsidR="0036351C" w:rsidRPr="0036351C" w:rsidRDefault="0036351C" w:rsidP="0036351C">
      <w:r>
        <w:fldChar w:fldCharType="end"/>
      </w:r>
    </w:p>
    <w:p w14:paraId="6B649ACB" w14:textId="77777777" w:rsidR="001D4077" w:rsidRDefault="001D4077">
      <w:pPr>
        <w:sectPr w:rsidR="001D4077" w:rsidSect="001D4077">
          <w:footerReference w:type="default" r:id="rId9"/>
          <w:pgSz w:w="11906" w:h="16838"/>
          <w:pgMar w:top="1440" w:right="1440" w:bottom="1440" w:left="1440" w:header="708" w:footer="708" w:gutter="0"/>
          <w:pgNumType w:fmt="lowerRoman"/>
          <w:cols w:space="708"/>
          <w:titlePg/>
          <w:docGrid w:linePitch="360"/>
        </w:sectPr>
      </w:pPr>
    </w:p>
    <w:p w14:paraId="3A91412E" w14:textId="4DAA312A" w:rsidR="00434A27" w:rsidRDefault="00434A27">
      <w:pPr>
        <w:rPr>
          <w:rFonts w:asciiTheme="majorHAnsi" w:eastAsiaTheme="majorEastAsia" w:hAnsiTheme="majorHAnsi" w:cstheme="majorBidi"/>
          <w:color w:val="2F5496" w:themeColor="accent1" w:themeShade="BF"/>
          <w:sz w:val="40"/>
          <w:szCs w:val="40"/>
        </w:rPr>
      </w:pPr>
      <w:r>
        <w:br w:type="page"/>
      </w:r>
    </w:p>
    <w:p w14:paraId="7D8A43A3" w14:textId="511C024E" w:rsidR="00473780" w:rsidRDefault="00434A27" w:rsidP="00434A27">
      <w:pPr>
        <w:pStyle w:val="Heading1"/>
      </w:pPr>
      <w:bookmarkStart w:id="1" w:name="_Toc180152538"/>
      <w:r>
        <w:lastRenderedPageBreak/>
        <w:t>3. Introduction</w:t>
      </w:r>
      <w:bookmarkEnd w:id="1"/>
      <w:r>
        <w:t xml:space="preserve"> </w:t>
      </w:r>
    </w:p>
    <w:p w14:paraId="3AB1ABB1" w14:textId="426AD073" w:rsidR="00340715" w:rsidRDefault="00340715">
      <w:r w:rsidRPr="00340715">
        <w:t xml:space="preserve">This document outlines the implementation of our </w:t>
      </w:r>
      <w:r w:rsidR="00C15DB8">
        <w:t xml:space="preserve">Thyme </w:t>
      </w:r>
      <w:proofErr w:type="gramStart"/>
      <w:r w:rsidR="00C15DB8">
        <w:t>To</w:t>
      </w:r>
      <w:proofErr w:type="gramEnd"/>
      <w:r w:rsidR="00C15DB8">
        <w:t xml:space="preserve"> Cook r</w:t>
      </w:r>
      <w:r w:rsidRPr="00340715">
        <w:t xml:space="preserve">ecipe </w:t>
      </w:r>
      <w:r w:rsidR="00C15DB8">
        <w:t>a</w:t>
      </w:r>
      <w:r w:rsidRPr="00340715">
        <w:t>pplication</w:t>
      </w:r>
      <w:r w:rsidR="00C15DB8">
        <w:t xml:space="preserve"> and website</w:t>
      </w:r>
      <w:r w:rsidRPr="00340715">
        <w:t>, detailing</w:t>
      </w:r>
      <w:r w:rsidR="00C15DB8">
        <w:t xml:space="preserve"> all</w:t>
      </w:r>
      <w:r w:rsidRPr="00340715">
        <w:t xml:space="preserve"> the tools and technologies</w:t>
      </w:r>
      <w:r w:rsidR="00C15DB8">
        <w:t xml:space="preserve"> that were</w:t>
      </w:r>
      <w:r w:rsidRPr="00340715">
        <w:t xml:space="preserve"> used</w:t>
      </w:r>
      <w:r w:rsidR="00C15DB8">
        <w:t xml:space="preserve"> during development</w:t>
      </w:r>
      <w:r w:rsidRPr="00340715">
        <w:t xml:space="preserve">, complex code excerpts, and </w:t>
      </w:r>
      <w:r w:rsidR="00C15DB8">
        <w:t xml:space="preserve">all the </w:t>
      </w:r>
      <w:r w:rsidRPr="00340715">
        <w:t xml:space="preserve">challenges encountered during development. The </w:t>
      </w:r>
      <w:r w:rsidR="00C15DB8">
        <w:t>main</w:t>
      </w:r>
      <w:r w:rsidRPr="00340715">
        <w:t xml:space="preserve"> purpose of this document is to explain the choices made during development, demonstrate the complexity of the code that drives the app’s unique features, and reflect on the technical problems faced and how they were resolved.</w:t>
      </w:r>
      <w:r>
        <w:t xml:space="preserve"> </w:t>
      </w:r>
    </w:p>
    <w:p w14:paraId="27F5C3D5" w14:textId="77777777" w:rsidR="000A5C6E" w:rsidRDefault="00340715">
      <w:r>
        <w:t xml:space="preserve">This document has 4 key sections. The Choice of tools section describes the specific tools, frameworks and APIs used in developing the app and why they were chosen. The extracts of code section </w:t>
      </w:r>
      <w:proofErr w:type="gramStart"/>
      <w:r w:rsidR="000A5C6E">
        <w:t>displays</w:t>
      </w:r>
      <w:proofErr w:type="gramEnd"/>
      <w:r w:rsidR="000A5C6E">
        <w:t xml:space="preserve"> </w:t>
      </w:r>
      <w:r>
        <w:t xml:space="preserve">code snippets of complex code that caused significant challenges during the development of the app and provides </w:t>
      </w:r>
      <w:r w:rsidR="000A5C6E">
        <w:t xml:space="preserve">detailed explanations for each code snippet. The source code reference section provides references for any external code or resources we used or adapted for our project. The Problems encountered section provides a reflection on the technical difficulties we faced while developing the app, such as specific coding errors or technical limitations and how we eventually resolved them. </w:t>
      </w:r>
    </w:p>
    <w:p w14:paraId="0C709C79" w14:textId="6F1752F2" w:rsidR="00434A27" w:rsidRDefault="000A5C6E">
      <w:r>
        <w:t xml:space="preserve">This document serves as the comprehensive overview of the technical implementation of our project. </w:t>
      </w:r>
      <w:r w:rsidR="00434A27">
        <w:br w:type="page"/>
      </w:r>
    </w:p>
    <w:p w14:paraId="06BC8C0A" w14:textId="1B030654" w:rsidR="00434A27" w:rsidRDefault="00434A27" w:rsidP="006E45C1">
      <w:pPr>
        <w:pStyle w:val="Heading1"/>
      </w:pPr>
      <w:bookmarkStart w:id="2" w:name="_Toc180152539"/>
      <w:r>
        <w:lastRenderedPageBreak/>
        <w:t>3.1 Choice of Tools</w:t>
      </w:r>
      <w:bookmarkEnd w:id="2"/>
    </w:p>
    <w:p w14:paraId="143DBEE6" w14:textId="440096E8" w:rsidR="00CB513A" w:rsidRPr="00E4284F" w:rsidRDefault="00CB513A" w:rsidP="00E4284F">
      <w:pPr>
        <w:rPr>
          <w:b/>
          <w:bCs/>
        </w:rPr>
      </w:pPr>
      <w:r w:rsidRPr="00E4284F">
        <w:rPr>
          <w:b/>
          <w:bCs/>
        </w:rPr>
        <w:t>3.1.1 Visual Studio</w:t>
      </w:r>
      <w:r w:rsidR="00F6700B" w:rsidRPr="00E4284F">
        <w:rPr>
          <w:b/>
          <w:bCs/>
        </w:rPr>
        <w:t xml:space="preserve"> 2022 </w:t>
      </w:r>
    </w:p>
    <w:p w14:paraId="1D76093B" w14:textId="68D2F5A5" w:rsidR="00F6700B" w:rsidRDefault="00ED1EC3" w:rsidP="00F6700B">
      <w:r>
        <w:t>We chose Visual</w:t>
      </w:r>
      <w:r w:rsidR="00350A56">
        <w:t xml:space="preserve"> Studio Code (VS code) 2022 as our primary Integrated Development Environment (IDE) </w:t>
      </w:r>
      <w:r w:rsidR="00F6700B">
        <w:t xml:space="preserve">because </w:t>
      </w:r>
      <w:r w:rsidR="00350A56">
        <w:t xml:space="preserve">it is very lightweight, highly customizable and provides various useful extensions for Dart and Flutter. </w:t>
      </w:r>
      <w:r w:rsidR="00F6700B">
        <w:t>VS code</w:t>
      </w:r>
      <w:r w:rsidR="00094ADC">
        <w:t xml:space="preserve"> integrates Git for version control which provides</w:t>
      </w:r>
      <w:r w:rsidR="00F6700B">
        <w:t xml:space="preserve"> a useful way of </w:t>
      </w:r>
      <w:r w:rsidR="00094ADC">
        <w:t>working</w:t>
      </w:r>
      <w:r w:rsidR="00F6700B">
        <w:t xml:space="preserve"> in a group</w:t>
      </w:r>
      <w:r w:rsidR="00094ADC">
        <w:t xml:space="preserve">. </w:t>
      </w:r>
      <w:r w:rsidR="00F6700B">
        <w:t xml:space="preserve">VS Code </w:t>
      </w:r>
      <w:r w:rsidR="00094ADC">
        <w:t>also allows for</w:t>
      </w:r>
      <w:r w:rsidR="00F6700B">
        <w:t xml:space="preserve"> the project</w:t>
      </w:r>
      <w:r w:rsidR="00094ADC">
        <w:t>s</w:t>
      </w:r>
      <w:r w:rsidR="00F6700B">
        <w:t xml:space="preserve"> </w:t>
      </w:r>
      <w:r w:rsidR="00094ADC">
        <w:t xml:space="preserve">to </w:t>
      </w:r>
      <w:r w:rsidR="00F6700B">
        <w:t>easily developed within isolated environment</w:t>
      </w:r>
      <w:r w:rsidR="00094ADC">
        <w:t>s</w:t>
      </w:r>
      <w:r w:rsidR="00F6700B">
        <w:t xml:space="preserve"> away from external packages on the system</w:t>
      </w:r>
      <w:r w:rsidR="00094ADC">
        <w:t xml:space="preserve"> which made it the best choice for our app development.</w:t>
      </w:r>
    </w:p>
    <w:p w14:paraId="397EA546" w14:textId="387A2A28" w:rsidR="008308D6" w:rsidRPr="00E4284F" w:rsidRDefault="008308D6" w:rsidP="00E4284F">
      <w:pPr>
        <w:rPr>
          <w:b/>
          <w:bCs/>
        </w:rPr>
      </w:pPr>
      <w:r w:rsidRPr="00E4284F">
        <w:rPr>
          <w:b/>
          <w:bCs/>
        </w:rPr>
        <w:t>3.1.2 Firebase</w:t>
      </w:r>
    </w:p>
    <w:p w14:paraId="1D3A7BEB" w14:textId="51141F2F" w:rsidR="0069349D" w:rsidRDefault="0069349D" w:rsidP="0036351C">
      <w:r w:rsidRPr="0069349D">
        <w:t>We</w:t>
      </w:r>
      <w:r>
        <w:t xml:space="preserve"> used </w:t>
      </w:r>
      <w:r w:rsidRPr="0069349D">
        <w:t>Firebase</w:t>
      </w:r>
      <w:r>
        <w:t xml:space="preserve"> to store all recipe data, user details and images in real-time. Firebase was selected because of its built-in security features and smooth integration with flutter. Firebase handles authentication for user login and registration and ensures the data is handled securely. It also supports real-time updates through Firestore which allows for data synchronization when internet is available. Firebase has a console that has monitoring tools allowing us to track app usage and performance. </w:t>
      </w:r>
    </w:p>
    <w:p w14:paraId="5A88AA8D" w14:textId="05B176A2" w:rsidR="00F6700B" w:rsidRPr="00E4284F" w:rsidRDefault="00F6700B" w:rsidP="00E4284F">
      <w:pPr>
        <w:rPr>
          <w:b/>
          <w:bCs/>
        </w:rPr>
      </w:pPr>
      <w:r w:rsidRPr="00E4284F">
        <w:rPr>
          <w:b/>
          <w:bCs/>
        </w:rPr>
        <w:t xml:space="preserve">3.1.3 </w:t>
      </w:r>
      <w:r w:rsidR="0069349D" w:rsidRPr="00E4284F">
        <w:rPr>
          <w:b/>
          <w:bCs/>
        </w:rPr>
        <w:t>Kaggle</w:t>
      </w:r>
    </w:p>
    <w:p w14:paraId="7FD3A377" w14:textId="0BCA362E" w:rsidR="002F460D" w:rsidRDefault="00D30274" w:rsidP="002F460D">
      <w:r>
        <w:t>To</w:t>
      </w:r>
      <w:r w:rsidR="0069349D">
        <w:t xml:space="preserve"> build our initial recipe dataset, we used data from Kaggle</w:t>
      </w:r>
      <w:r w:rsidR="00BF1A5A">
        <w:t xml:space="preserve">, a platform with various datasets, we chose </w:t>
      </w:r>
      <w:r w:rsidR="000A5C6E">
        <w:t xml:space="preserve">the </w:t>
      </w:r>
      <w:r w:rsidR="00BF1A5A">
        <w:t>“</w:t>
      </w:r>
      <w:r w:rsidR="00BF1A5A" w:rsidRPr="00BF1A5A">
        <w:t>Food Ingredients and Recipes Dataset with Images</w:t>
      </w:r>
      <w:r w:rsidR="00BF1A5A">
        <w:t>” dataset</w:t>
      </w:r>
      <w:r>
        <w:t xml:space="preserve"> </w:t>
      </w:r>
      <w:sdt>
        <w:sdtPr>
          <w:id w:val="-655915963"/>
          <w:citation/>
        </w:sdtPr>
        <w:sdtContent>
          <w:r>
            <w:fldChar w:fldCharType="begin"/>
          </w:r>
          <w:r>
            <w:instrText xml:space="preserve"> CITATION Sas19 \l 2057 </w:instrText>
          </w:r>
          <w:r>
            <w:fldChar w:fldCharType="separate"/>
          </w:r>
          <w:r>
            <w:rPr>
              <w:noProof/>
            </w:rPr>
            <w:t>(Sashi Goel, 2019)</w:t>
          </w:r>
          <w:r>
            <w:fldChar w:fldCharType="end"/>
          </w:r>
        </w:sdtContent>
      </w:sdt>
      <w:r w:rsidR="00BF1A5A">
        <w:t xml:space="preserve"> with license </w:t>
      </w:r>
      <w:hyperlink r:id="rId10" w:tgtFrame="_blank" w:history="1">
        <w:r w:rsidR="00BF1A5A" w:rsidRPr="00BF1A5A">
          <w:rPr>
            <w:rStyle w:val="Hyperlink"/>
          </w:rPr>
          <w:t>CC BY-SA 3.0</w:t>
        </w:r>
      </w:hyperlink>
      <w:r w:rsidR="00BF1A5A">
        <w:t xml:space="preserve">. This allowed us to quickly get </w:t>
      </w:r>
      <w:r w:rsidR="000A5C6E">
        <w:t xml:space="preserve">a </w:t>
      </w:r>
      <w:r w:rsidR="00BF1A5A">
        <w:t xml:space="preserve">collection of recipes which were later enhanced using the Edamam API for nutritional information. </w:t>
      </w:r>
    </w:p>
    <w:p w14:paraId="1A0996EA" w14:textId="4628BE94" w:rsidR="00BF1A5A" w:rsidRPr="00E4284F" w:rsidRDefault="00BF1A5A" w:rsidP="00E4284F">
      <w:pPr>
        <w:rPr>
          <w:b/>
          <w:bCs/>
        </w:rPr>
      </w:pPr>
      <w:r w:rsidRPr="00E4284F">
        <w:rPr>
          <w:b/>
          <w:bCs/>
        </w:rPr>
        <w:t xml:space="preserve">3.1.4 Edamam API </w:t>
      </w:r>
    </w:p>
    <w:p w14:paraId="1461B98C" w14:textId="39DD0947" w:rsidR="00BF1A5A" w:rsidRDefault="00BF1A5A" w:rsidP="00BF1A5A">
      <w:r>
        <w:t>We used Edamam API to get accurate and detailed nutritional information for our recipe data which will be needed for fi</w:t>
      </w:r>
      <w:r w:rsidR="00C40970">
        <w:t>h</w:t>
      </w:r>
      <w:r>
        <w:t>ltering and search functionality. The API provided various nutritional information such as diet labels, calories and macronutrients.</w:t>
      </w:r>
    </w:p>
    <w:p w14:paraId="63540C57" w14:textId="72A85144" w:rsidR="00BF1A5A" w:rsidRPr="00E4284F" w:rsidRDefault="00BF1A5A" w:rsidP="00E4284F">
      <w:pPr>
        <w:rPr>
          <w:b/>
          <w:bCs/>
        </w:rPr>
      </w:pPr>
      <w:r w:rsidRPr="00E4284F">
        <w:rPr>
          <w:b/>
          <w:bCs/>
        </w:rPr>
        <w:t>3.1.5 Python and Java</w:t>
      </w:r>
    </w:p>
    <w:p w14:paraId="183E523E" w14:textId="05B8BBA3" w:rsidR="00BF1A5A" w:rsidRPr="00BF1A5A" w:rsidRDefault="00BF1A5A" w:rsidP="00BF1A5A">
      <w:r>
        <w:t xml:space="preserve">We used Java and Python to preprocess the recipe dataset before sending it to Firebase. Python was used to clean ad format the data into an appropriate </w:t>
      </w:r>
      <w:r w:rsidR="006E45C1">
        <w:t>format,</w:t>
      </w:r>
      <w:r>
        <w:t xml:space="preserve"> so all our data entries were consistent. Java was used for automating the uploading process for images and recipes data to the Firebase and Firestore</w:t>
      </w:r>
      <w:r w:rsidR="006E45C1">
        <w:t xml:space="preserve"> which saved a lot of time. </w:t>
      </w:r>
    </w:p>
    <w:p w14:paraId="03AFCFAF" w14:textId="1F7ED784" w:rsidR="00BF1A5A" w:rsidRPr="00E4284F" w:rsidRDefault="00F6700B" w:rsidP="00E4284F">
      <w:pPr>
        <w:rPr>
          <w:b/>
          <w:bCs/>
        </w:rPr>
      </w:pPr>
      <w:r w:rsidRPr="00E4284F">
        <w:rPr>
          <w:b/>
          <w:bCs/>
        </w:rPr>
        <w:t>3.1.</w:t>
      </w:r>
      <w:r w:rsidR="006E45C1" w:rsidRPr="00E4284F">
        <w:rPr>
          <w:b/>
          <w:bCs/>
        </w:rPr>
        <w:t>6</w:t>
      </w:r>
      <w:r w:rsidRPr="00E4284F">
        <w:rPr>
          <w:b/>
          <w:bCs/>
        </w:rPr>
        <w:t xml:space="preserve"> Dart and Flutter </w:t>
      </w:r>
    </w:p>
    <w:p w14:paraId="1482C89F" w14:textId="77777777" w:rsidR="006E45C1" w:rsidRDefault="006E45C1" w:rsidP="006E45C1">
      <w:r>
        <w:t xml:space="preserve">We chose flutter and Dart to develop our application because of its ability to create native like applications for various platforms from a single codebase. Flutter also has a rich set of widgets and customizable components which provide a lot of flexibility when it comes to building visually appealing user interface. </w:t>
      </w:r>
    </w:p>
    <w:p w14:paraId="4A2904C3" w14:textId="77777777" w:rsidR="00E4284F" w:rsidRDefault="00E4284F">
      <w:pPr>
        <w:rPr>
          <w:b/>
          <w:bCs/>
        </w:rPr>
      </w:pPr>
      <w:r>
        <w:rPr>
          <w:b/>
          <w:bCs/>
        </w:rPr>
        <w:br w:type="page"/>
      </w:r>
    </w:p>
    <w:p w14:paraId="1E2F3A5D" w14:textId="4A08AEDC" w:rsidR="006E45C1" w:rsidRPr="00E4284F" w:rsidRDefault="006E45C1" w:rsidP="00E4284F">
      <w:pPr>
        <w:rPr>
          <w:b/>
          <w:bCs/>
        </w:rPr>
      </w:pPr>
      <w:r w:rsidRPr="00E4284F">
        <w:rPr>
          <w:b/>
          <w:bCs/>
        </w:rPr>
        <w:lastRenderedPageBreak/>
        <w:t xml:space="preserve">3.1.7 Figma </w:t>
      </w:r>
    </w:p>
    <w:p w14:paraId="2003EBB8" w14:textId="1B13C148" w:rsidR="00434A27" w:rsidRDefault="006E45C1" w:rsidP="006E45C1">
      <w:r>
        <w:t xml:space="preserve">Figma was used to create the interactive prototypes for the app. </w:t>
      </w:r>
      <w:r w:rsidR="00C91424">
        <w:t xml:space="preserve">The designs were shared and used to guide our development. </w:t>
      </w:r>
      <w:r w:rsidR="00434A27">
        <w:br w:type="page"/>
      </w:r>
    </w:p>
    <w:p w14:paraId="4FF0499D" w14:textId="782AF302" w:rsidR="00434A27" w:rsidRDefault="00434A27" w:rsidP="00434A27">
      <w:pPr>
        <w:pStyle w:val="Heading1"/>
      </w:pPr>
      <w:bookmarkStart w:id="3" w:name="_Toc180152540"/>
      <w:r>
        <w:lastRenderedPageBreak/>
        <w:t>3.2 Extracts of complex code</w:t>
      </w:r>
      <w:bookmarkEnd w:id="3"/>
      <w:r>
        <w:t xml:space="preserve"> </w:t>
      </w:r>
    </w:p>
    <w:p w14:paraId="1FCA1AC4" w14:textId="61CF5923" w:rsidR="00A560F7" w:rsidRPr="00A560F7" w:rsidRDefault="00A560F7" w:rsidP="00A560F7">
      <w:r>
        <w:t xml:space="preserve">Figure 3.1 shows loop that goes through all entries in the </w:t>
      </w:r>
      <w:r w:rsidR="0060093B">
        <w:t>dataframe (</w:t>
      </w:r>
      <w:r>
        <w:t xml:space="preserve">csv file) and for every recipe ingredient list calls the method “GetNutritionData” shown in Figure 3.2 which makes a request to the Edamam API and passes through the ingredient list (first converted to a literal string) and gets the nutritional information of the recipe. The API provides the calories, diet labels, health labels and total nutrients. </w:t>
      </w:r>
      <w:r w:rsidR="00FC0A5C">
        <w:t>To</w:t>
      </w:r>
      <w:r>
        <w:t xml:space="preserve"> not hit the rate limit set by Edamam, the </w:t>
      </w:r>
      <w:r w:rsidR="0060093B">
        <w:t xml:space="preserve">“GetNutritionData” </w:t>
      </w:r>
      <w:r>
        <w:t xml:space="preserve">method waits 10 seconds </w:t>
      </w:r>
      <w:r w:rsidR="0060093B">
        <w:t xml:space="preserve">before retrying a request. For further protection the program also waits an additional minute after every request. The omitted if statements were each adding the specific nutritional information (calories, </w:t>
      </w:r>
      <w:proofErr w:type="spellStart"/>
      <w:r w:rsidR="0060093B">
        <w:t>dietLabels</w:t>
      </w:r>
      <w:proofErr w:type="spellEnd"/>
      <w:r w:rsidR="0060093B">
        <w:t>, etc) to their respective column in the dataframe. Since there were cases where the program would fail halfway through, the dataframe gets saved to a csv file after every 100 requests to the API.</w:t>
      </w:r>
    </w:p>
    <w:p w14:paraId="664B2D81" w14:textId="2D3D28C6" w:rsidR="00A94EAC" w:rsidRDefault="00A560F7" w:rsidP="00A94EAC">
      <w:pPr>
        <w:keepNext/>
      </w:pPr>
      <w:r w:rsidRPr="00A560F7">
        <w:rPr>
          <w:noProof/>
        </w:rPr>
        <w:drawing>
          <wp:inline distT="0" distB="0" distL="0" distR="0" wp14:anchorId="1E520E4C" wp14:editId="3FA8D878">
            <wp:extent cx="5534025" cy="5576944"/>
            <wp:effectExtent l="0" t="0" r="0" b="5080"/>
            <wp:docPr id="443797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797772" name=""/>
                    <pic:cNvPicPr/>
                  </pic:nvPicPr>
                  <pic:blipFill>
                    <a:blip r:embed="rId11"/>
                    <a:stretch>
                      <a:fillRect/>
                    </a:stretch>
                  </pic:blipFill>
                  <pic:spPr>
                    <a:xfrm>
                      <a:off x="0" y="0"/>
                      <a:ext cx="5534840" cy="5577765"/>
                    </a:xfrm>
                    <a:prstGeom prst="rect">
                      <a:avLst/>
                    </a:prstGeom>
                  </pic:spPr>
                </pic:pic>
              </a:graphicData>
            </a:graphic>
          </wp:inline>
        </w:drawing>
      </w:r>
    </w:p>
    <w:p w14:paraId="5B01C0F6" w14:textId="48C1EFD7" w:rsidR="00A94EAC" w:rsidRPr="00A94EAC" w:rsidRDefault="00A94EAC" w:rsidP="00A94EAC">
      <w:pPr>
        <w:pStyle w:val="Caption"/>
      </w:pPr>
      <w:bookmarkStart w:id="4" w:name="_Toc180151513"/>
      <w:r>
        <w:t xml:space="preserve">Figure 3. </w:t>
      </w:r>
      <w:r>
        <w:fldChar w:fldCharType="begin"/>
      </w:r>
      <w:r>
        <w:instrText xml:space="preserve"> SEQ Figure_3. \* ARABIC </w:instrText>
      </w:r>
      <w:r>
        <w:fldChar w:fldCharType="separate"/>
      </w:r>
      <w:r w:rsidR="00FB4824">
        <w:rPr>
          <w:noProof/>
        </w:rPr>
        <w:t>1</w:t>
      </w:r>
      <w:r>
        <w:fldChar w:fldCharType="end"/>
      </w:r>
      <w:r>
        <w:t>: Code that saves relevant nutritional data to a csv file</w:t>
      </w:r>
      <w:bookmarkEnd w:id="4"/>
    </w:p>
    <w:p w14:paraId="08AF6A3F" w14:textId="3CC81555" w:rsidR="00A94EAC" w:rsidRDefault="0060093B" w:rsidP="00A94EAC">
      <w:pPr>
        <w:keepNext/>
      </w:pPr>
      <w:r w:rsidRPr="0060093B">
        <w:rPr>
          <w:noProof/>
        </w:rPr>
        <w:lastRenderedPageBreak/>
        <w:drawing>
          <wp:inline distT="0" distB="0" distL="0" distR="0" wp14:anchorId="62E725E2" wp14:editId="4FFB9A18">
            <wp:extent cx="5731510" cy="4405630"/>
            <wp:effectExtent l="0" t="0" r="2540" b="0"/>
            <wp:docPr id="356548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548806" name=""/>
                    <pic:cNvPicPr/>
                  </pic:nvPicPr>
                  <pic:blipFill>
                    <a:blip r:embed="rId12"/>
                    <a:stretch>
                      <a:fillRect/>
                    </a:stretch>
                  </pic:blipFill>
                  <pic:spPr>
                    <a:xfrm>
                      <a:off x="0" y="0"/>
                      <a:ext cx="5731510" cy="4405630"/>
                    </a:xfrm>
                    <a:prstGeom prst="rect">
                      <a:avLst/>
                    </a:prstGeom>
                  </pic:spPr>
                </pic:pic>
              </a:graphicData>
            </a:graphic>
          </wp:inline>
        </w:drawing>
      </w:r>
    </w:p>
    <w:p w14:paraId="3B5A0514" w14:textId="21F19DFB" w:rsidR="00A94EAC" w:rsidRPr="00A94EAC" w:rsidRDefault="00A94EAC" w:rsidP="00A94EAC">
      <w:pPr>
        <w:pStyle w:val="Caption"/>
      </w:pPr>
      <w:bookmarkStart w:id="5" w:name="_Toc180151514"/>
      <w:r>
        <w:t xml:space="preserve">Figure 3. </w:t>
      </w:r>
      <w:r>
        <w:fldChar w:fldCharType="begin"/>
      </w:r>
      <w:r>
        <w:instrText xml:space="preserve"> SEQ Figure_3. \* ARABIC </w:instrText>
      </w:r>
      <w:r>
        <w:fldChar w:fldCharType="separate"/>
      </w:r>
      <w:r w:rsidR="00FB4824">
        <w:rPr>
          <w:noProof/>
        </w:rPr>
        <w:t>2</w:t>
      </w:r>
      <w:r>
        <w:fldChar w:fldCharType="end"/>
      </w:r>
      <w:r>
        <w:t>: A method that requests nutritional information from Edamam API</w:t>
      </w:r>
      <w:bookmarkEnd w:id="5"/>
    </w:p>
    <w:p w14:paraId="03822029" w14:textId="7CE9C2C3" w:rsidR="006121BD" w:rsidRDefault="006121BD" w:rsidP="006121BD">
      <w:r>
        <w:t>Figure 3.</w:t>
      </w:r>
      <w:r w:rsidR="001D4077">
        <w:t>3</w:t>
      </w:r>
      <w:r>
        <w:t xml:space="preserve"> shows the formatIngredient method. The formatIngredient method is used to extract key details from an ingredient string</w:t>
      </w:r>
      <w:r w:rsidR="003711D6">
        <w:t xml:space="preserve"> from a recipe</w:t>
      </w:r>
      <w:r>
        <w:t xml:space="preserve">. </w:t>
      </w:r>
      <w:r w:rsidR="004A544B">
        <w:t>This method finds the quantities</w:t>
      </w:r>
      <w:r w:rsidR="002D5BC8">
        <w:t>, units, and the ingredient name from text strings that come in various formats, such as “1/2 cup sugar</w:t>
      </w:r>
      <w:r w:rsidR="003711D6">
        <w:t xml:space="preserve"> </w:t>
      </w:r>
      <w:r w:rsidR="002D5BC8">
        <w:t>“or “200g flour”. This method makes use of two regex expressions (shown in Figure 3.</w:t>
      </w:r>
      <w:r w:rsidR="001D4077">
        <w:t>4</w:t>
      </w:r>
      <w:r w:rsidR="002D5BC8">
        <w:t xml:space="preserve"> and Figure 3.</w:t>
      </w:r>
      <w:r w:rsidR="001D4077">
        <w:t>5</w:t>
      </w:r>
      <w:r w:rsidR="002D5BC8">
        <w:t>) to match the ingredients to known quantity and unit patterns</w:t>
      </w:r>
    </w:p>
    <w:p w14:paraId="0CA8583B" w14:textId="7B976F6C" w:rsidR="002D5BC8" w:rsidRDefault="002D5BC8" w:rsidP="006121BD">
      <w:r>
        <w:t xml:space="preserve">The method starts by removing any extra inverted commas and spaces </w:t>
      </w:r>
      <w:r w:rsidR="00213153">
        <w:t>from the ingredient string. If the ingredient includes both a quantity and a unit (</w:t>
      </w:r>
      <w:r w:rsidR="002C4CC8">
        <w:t>“</w:t>
      </w:r>
      <w:r w:rsidR="00213153">
        <w:t>2 cups</w:t>
      </w:r>
      <w:r w:rsidR="002C4CC8">
        <w:t>”</w:t>
      </w:r>
      <w:r w:rsidR="00213153">
        <w:t xml:space="preserve"> or </w:t>
      </w:r>
      <w:r w:rsidR="002C4CC8">
        <w:t>“</w:t>
      </w:r>
      <w:r w:rsidR="00213153">
        <w:t>½ teaspoon</w:t>
      </w:r>
      <w:r w:rsidR="002C4CC8">
        <w:t>”</w:t>
      </w:r>
      <w:r w:rsidR="00213153">
        <w:t xml:space="preserve">), this pattern </w:t>
      </w:r>
      <w:r w:rsidR="00E71348">
        <w:t xml:space="preserve">is then caught by the “quantity_unit_pattern” regular expression. </w:t>
      </w:r>
      <w:r w:rsidR="00D726C2">
        <w:t>Any fractions are then converted into proper numbers for easier storage and later calculations.</w:t>
      </w:r>
    </w:p>
    <w:p w14:paraId="41FEE954" w14:textId="6EF08D1D" w:rsidR="00D726C2" w:rsidRDefault="00D726C2" w:rsidP="006121BD">
      <w:r>
        <w:t xml:space="preserve">If a unit is not found, the method searches for just a quantity using the “quantity_pattern” which finds ingredient strings like “3 egg”. </w:t>
      </w:r>
    </w:p>
    <w:p w14:paraId="66A971FF" w14:textId="1768082C" w:rsidR="00D726C2" w:rsidRDefault="00D726C2" w:rsidP="006121BD">
      <w:r>
        <w:t>If there is no quantity and unit present (“pinch of salt”), the method checks if the first word in the string is a known unit such as “pinch” and then extracts the ingredient name from the remaining words in the string.</w:t>
      </w:r>
    </w:p>
    <w:p w14:paraId="3F320EB9" w14:textId="0E82D278" w:rsidR="002C4CC8" w:rsidRDefault="00D726C2" w:rsidP="006121BD">
      <w:r>
        <w:t>Finally, the method removes any extra information such as text in brackets like “3 cups flour (plus more)”</w:t>
      </w:r>
      <w:r w:rsidR="001D4077">
        <w:t xml:space="preserve"> and replaces cases of “plus more” with empty space</w:t>
      </w:r>
      <w:r w:rsidR="002C4CC8">
        <w:t>, leaving only important ingredient data</w:t>
      </w:r>
      <w:r w:rsidR="001D4676">
        <w:t xml:space="preserve"> which will be added to the database.</w:t>
      </w:r>
    </w:p>
    <w:p w14:paraId="73A29581" w14:textId="018AAAC8" w:rsidR="00D726C2" w:rsidRDefault="002C4CC8" w:rsidP="006121BD">
      <w:r>
        <w:lastRenderedPageBreak/>
        <w:t>Figure 3.</w:t>
      </w:r>
      <w:r w:rsidR="001D4077">
        <w:t>4</w:t>
      </w:r>
      <w:r>
        <w:t xml:space="preserve"> shows the “quantity_unit_pattern” which is responsible </w:t>
      </w:r>
      <w:r w:rsidRPr="002C4CC8">
        <w:t>for identifying ingredient strings that contain both a quantity and a unit. It is flexible enough to match common formats like "1/2 cup," "100 g," or even fractions like "¾ teaspoon." The pattern captures num</w:t>
      </w:r>
      <w:r>
        <w:t xml:space="preserve">ber </w:t>
      </w:r>
      <w:r w:rsidRPr="002C4CC8">
        <w:t xml:space="preserve">quantities and </w:t>
      </w:r>
      <w:r w:rsidR="00AC3918" w:rsidRPr="002C4CC8">
        <w:t>fractions and</w:t>
      </w:r>
      <w:r w:rsidRPr="002C4CC8">
        <w:t xml:space="preserve"> matches units from a predefined list ("cup," "teaspoon," "gram"</w:t>
      </w:r>
      <w:r w:rsidR="002208C8">
        <w:t>, etc.</w:t>
      </w:r>
      <w:r w:rsidRPr="002C4CC8">
        <w:t>).</w:t>
      </w:r>
    </w:p>
    <w:p w14:paraId="7BC168C8" w14:textId="2CC2D696" w:rsidR="002C4CC8" w:rsidRPr="006121BD" w:rsidRDefault="002C4CC8" w:rsidP="006121BD">
      <w:r>
        <w:t>Figure 3.</w:t>
      </w:r>
      <w:r w:rsidR="001D4077">
        <w:t>5</w:t>
      </w:r>
      <w:r>
        <w:t xml:space="preserve"> shows the “quantity_pattern” which is used for </w:t>
      </w:r>
      <w:r w:rsidRPr="002C4CC8">
        <w:t xml:space="preserve">cases where the ingredient has a quantity but no unit ("2 eggs"). This pattern </w:t>
      </w:r>
      <w:r>
        <w:t>finds</w:t>
      </w:r>
      <w:r w:rsidRPr="002C4CC8">
        <w:t xml:space="preserve"> fraction</w:t>
      </w:r>
      <w:r w:rsidR="001D4077">
        <w:t>s</w:t>
      </w:r>
      <w:r w:rsidRPr="002C4CC8">
        <w:t xml:space="preserve"> and</w:t>
      </w:r>
      <w:r>
        <w:t xml:space="preserve"> number</w:t>
      </w:r>
      <w:r w:rsidRPr="002C4CC8">
        <w:t xml:space="preserve"> quantities, ensuring that even ingredients like "1/4" or "½" are correctly </w:t>
      </w:r>
      <w:r>
        <w:t>extracted</w:t>
      </w:r>
      <w:r w:rsidRPr="002C4CC8">
        <w:t>.</w:t>
      </w:r>
    </w:p>
    <w:p w14:paraId="3B0F17CF" w14:textId="75D64F9D" w:rsidR="006121BD" w:rsidRDefault="006121BD" w:rsidP="006121BD">
      <w:pPr>
        <w:keepNext/>
      </w:pPr>
      <w:r w:rsidRPr="006121BD">
        <w:rPr>
          <w:noProof/>
        </w:rPr>
        <w:drawing>
          <wp:inline distT="0" distB="0" distL="0" distR="0" wp14:anchorId="11DBA060" wp14:editId="1CCAC397">
            <wp:extent cx="6331789" cy="5673075"/>
            <wp:effectExtent l="0" t="0" r="0" b="4445"/>
            <wp:docPr id="174741615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416152" name="Picture 1" descr="A screenshot of a computer program&#10;&#10;Description automatically generated"/>
                    <pic:cNvPicPr/>
                  </pic:nvPicPr>
                  <pic:blipFill>
                    <a:blip r:embed="rId13"/>
                    <a:stretch>
                      <a:fillRect/>
                    </a:stretch>
                  </pic:blipFill>
                  <pic:spPr>
                    <a:xfrm>
                      <a:off x="0" y="0"/>
                      <a:ext cx="6336866" cy="5677623"/>
                    </a:xfrm>
                    <a:prstGeom prst="rect">
                      <a:avLst/>
                    </a:prstGeom>
                  </pic:spPr>
                </pic:pic>
              </a:graphicData>
            </a:graphic>
          </wp:inline>
        </w:drawing>
      </w:r>
    </w:p>
    <w:p w14:paraId="4D1136F7" w14:textId="2F55B487" w:rsidR="006121BD" w:rsidRDefault="006121BD" w:rsidP="006121BD">
      <w:pPr>
        <w:pStyle w:val="Caption"/>
      </w:pPr>
      <w:bookmarkStart w:id="6" w:name="_Toc180151515"/>
      <w:r>
        <w:t xml:space="preserve">Figure 3. </w:t>
      </w:r>
      <w:r>
        <w:fldChar w:fldCharType="begin"/>
      </w:r>
      <w:r>
        <w:instrText xml:space="preserve"> SEQ Figure_3. \* ARABIC </w:instrText>
      </w:r>
      <w:r>
        <w:fldChar w:fldCharType="separate"/>
      </w:r>
      <w:r w:rsidR="00FB4824">
        <w:rPr>
          <w:noProof/>
        </w:rPr>
        <w:t>3</w:t>
      </w:r>
      <w:r>
        <w:fldChar w:fldCharType="end"/>
      </w:r>
      <w:r>
        <w:t>: A method that formats ingredients from recipes</w:t>
      </w:r>
      <w:bookmarkEnd w:id="6"/>
    </w:p>
    <w:p w14:paraId="4FE01A1B" w14:textId="77777777" w:rsidR="00FE5DB2" w:rsidRDefault="00FE5DB2" w:rsidP="00FE5DB2">
      <w:pPr>
        <w:keepNext/>
      </w:pPr>
      <w:r w:rsidRPr="00FE5DB2">
        <w:rPr>
          <w:noProof/>
        </w:rPr>
        <w:lastRenderedPageBreak/>
        <w:drawing>
          <wp:inline distT="0" distB="0" distL="0" distR="0" wp14:anchorId="46ECD310" wp14:editId="4E36B750">
            <wp:extent cx="5731510" cy="1634490"/>
            <wp:effectExtent l="0" t="0" r="2540" b="3810"/>
            <wp:docPr id="1874457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457095" name=""/>
                    <pic:cNvPicPr/>
                  </pic:nvPicPr>
                  <pic:blipFill>
                    <a:blip r:embed="rId14"/>
                    <a:stretch>
                      <a:fillRect/>
                    </a:stretch>
                  </pic:blipFill>
                  <pic:spPr>
                    <a:xfrm>
                      <a:off x="0" y="0"/>
                      <a:ext cx="5731510" cy="1634490"/>
                    </a:xfrm>
                    <a:prstGeom prst="rect">
                      <a:avLst/>
                    </a:prstGeom>
                  </pic:spPr>
                </pic:pic>
              </a:graphicData>
            </a:graphic>
          </wp:inline>
        </w:drawing>
      </w:r>
    </w:p>
    <w:p w14:paraId="63566B0E" w14:textId="5D7EB35E" w:rsidR="00FE5DB2" w:rsidRDefault="00FE5DB2" w:rsidP="00FE5DB2">
      <w:pPr>
        <w:pStyle w:val="Caption"/>
      </w:pPr>
      <w:bookmarkStart w:id="7" w:name="_Toc180151516"/>
      <w:r>
        <w:t xml:space="preserve">Figure 3. </w:t>
      </w:r>
      <w:r>
        <w:fldChar w:fldCharType="begin"/>
      </w:r>
      <w:r>
        <w:instrText xml:space="preserve"> SEQ Figure_3. \* ARABIC </w:instrText>
      </w:r>
      <w:r>
        <w:fldChar w:fldCharType="separate"/>
      </w:r>
      <w:r w:rsidR="00FB4824">
        <w:rPr>
          <w:noProof/>
        </w:rPr>
        <w:t>4</w:t>
      </w:r>
      <w:r>
        <w:fldChar w:fldCharType="end"/>
      </w:r>
      <w:r>
        <w:t xml:space="preserve">: Regex pattern that </w:t>
      </w:r>
      <w:r w:rsidR="001D4077">
        <w:t>matches ingredients</w:t>
      </w:r>
      <w:r w:rsidR="004A544B">
        <w:t xml:space="preserve"> with </w:t>
      </w:r>
      <w:r>
        <w:t>quantities that are followed by units</w:t>
      </w:r>
      <w:bookmarkEnd w:id="7"/>
    </w:p>
    <w:p w14:paraId="491D0E20" w14:textId="77777777" w:rsidR="004A544B" w:rsidRDefault="004A544B" w:rsidP="004A544B">
      <w:pPr>
        <w:keepNext/>
      </w:pPr>
      <w:r w:rsidRPr="004A544B">
        <w:rPr>
          <w:noProof/>
        </w:rPr>
        <w:drawing>
          <wp:inline distT="0" distB="0" distL="0" distR="0" wp14:anchorId="4909927D" wp14:editId="6F3783CA">
            <wp:extent cx="5731510" cy="1402715"/>
            <wp:effectExtent l="0" t="0" r="2540" b="6985"/>
            <wp:docPr id="117546697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66972" name="Picture 1" descr="A screenshot of a computer program&#10;&#10;Description automatically generated"/>
                    <pic:cNvPicPr/>
                  </pic:nvPicPr>
                  <pic:blipFill>
                    <a:blip r:embed="rId15"/>
                    <a:stretch>
                      <a:fillRect/>
                    </a:stretch>
                  </pic:blipFill>
                  <pic:spPr>
                    <a:xfrm>
                      <a:off x="0" y="0"/>
                      <a:ext cx="5731510" cy="1402715"/>
                    </a:xfrm>
                    <a:prstGeom prst="rect">
                      <a:avLst/>
                    </a:prstGeom>
                  </pic:spPr>
                </pic:pic>
              </a:graphicData>
            </a:graphic>
          </wp:inline>
        </w:drawing>
      </w:r>
    </w:p>
    <w:p w14:paraId="7AB3CC2B" w14:textId="004CA9B8" w:rsidR="004A544B" w:rsidRDefault="004A544B" w:rsidP="004A544B">
      <w:pPr>
        <w:pStyle w:val="Caption"/>
      </w:pPr>
      <w:bookmarkStart w:id="8" w:name="_Toc180151517"/>
      <w:r>
        <w:t xml:space="preserve">Figure 3. </w:t>
      </w:r>
      <w:r>
        <w:fldChar w:fldCharType="begin"/>
      </w:r>
      <w:r>
        <w:instrText xml:space="preserve"> SEQ Figure_3. \* ARABIC </w:instrText>
      </w:r>
      <w:r>
        <w:fldChar w:fldCharType="separate"/>
      </w:r>
      <w:r w:rsidR="00FB4824">
        <w:rPr>
          <w:noProof/>
        </w:rPr>
        <w:t>5</w:t>
      </w:r>
      <w:r>
        <w:fldChar w:fldCharType="end"/>
      </w:r>
      <w:r>
        <w:t>: Regex pattern that matches ingredients with just a quantity and no unit</w:t>
      </w:r>
      <w:bookmarkEnd w:id="8"/>
    </w:p>
    <w:p w14:paraId="18EA720B" w14:textId="444D0578" w:rsidR="0097012B" w:rsidRDefault="0097012B" w:rsidP="0097012B">
      <w:r>
        <w:t>Figure 3.</w:t>
      </w:r>
      <w:r w:rsidR="001D4077">
        <w:t>6</w:t>
      </w:r>
      <w:r>
        <w:t xml:space="preserve"> shows the </w:t>
      </w:r>
      <w:r w:rsidR="000A5A08">
        <w:t xml:space="preserve">ExtractTimeInfo method which is used to extract time-related data from the recipe instructions. This is done for the “Cook with me” feature of our app, which will help users follow recipes with built in timers. </w:t>
      </w:r>
    </w:p>
    <w:p w14:paraId="35D48F16" w14:textId="6D1A03EE" w:rsidR="000A5A08" w:rsidRDefault="000A5A08" w:rsidP="0097012B">
      <w:r w:rsidRPr="000A5A08">
        <w:t>The method uses two reg</w:t>
      </w:r>
      <w:r>
        <w:t>ex</w:t>
      </w:r>
      <w:r w:rsidRPr="000A5A08">
        <w:t xml:space="preserve"> expressions </w:t>
      </w:r>
      <w:r>
        <w:t>which are also shown in</w:t>
      </w:r>
      <w:r w:rsidRPr="000A5A08">
        <w:t xml:space="preserve"> Figure 3.</w:t>
      </w:r>
      <w:r w:rsidR="001D4077">
        <w:t>7</w:t>
      </w:r>
      <w:r w:rsidRPr="000A5A08">
        <w:t xml:space="preserve"> and Figure 3.</w:t>
      </w:r>
      <w:r w:rsidR="001D4077">
        <w:t>8</w:t>
      </w:r>
      <w:r>
        <w:t xml:space="preserve"> </w:t>
      </w:r>
      <w:r w:rsidRPr="000A5A08">
        <w:t>to identify both single times and time ranges ("bake for 20 minutes" or "simmer for 5 to 10 minutes").</w:t>
      </w:r>
    </w:p>
    <w:p w14:paraId="1F795001" w14:textId="263F25D0" w:rsidR="000A5A08" w:rsidRDefault="000A5A08" w:rsidP="0097012B">
      <w:r w:rsidRPr="000A5A08">
        <w:t xml:space="preserve">First, the method looks for individual time mentions using the </w:t>
      </w:r>
      <w:r>
        <w:t>“</w:t>
      </w:r>
      <w:r w:rsidRPr="000A5A08">
        <w:t>time_pattern</w:t>
      </w:r>
      <w:r>
        <w:t>”</w:t>
      </w:r>
      <w:r w:rsidRPr="000A5A08">
        <w:t xml:space="preserve">, which matches time units such as "minutes," "hours," or "seconds" along with their corresponding numeric values ("20 minutes" or "1 hour"). Each time match is converted into an integer and stored in a dictionary, which contains the time value and the unit, and this is added to the </w:t>
      </w:r>
      <w:r>
        <w:t>“</w:t>
      </w:r>
      <w:r w:rsidRPr="000A5A08">
        <w:t>time_data</w:t>
      </w:r>
      <w:r>
        <w:t>”</w:t>
      </w:r>
      <w:r w:rsidRPr="000A5A08">
        <w:t xml:space="preserve"> list.</w:t>
      </w:r>
    </w:p>
    <w:p w14:paraId="422D9111" w14:textId="12FD47D5" w:rsidR="00141F0C" w:rsidRDefault="00141F0C" w:rsidP="0097012B">
      <w:r w:rsidRPr="00141F0C">
        <w:t xml:space="preserve">Next, </w:t>
      </w:r>
      <w:r>
        <w:t>the method</w:t>
      </w:r>
      <w:r w:rsidRPr="00141F0C">
        <w:t xml:space="preserve"> looks for ranges of time using the </w:t>
      </w:r>
      <w:r>
        <w:t>“</w:t>
      </w:r>
      <w:r w:rsidRPr="00141F0C">
        <w:t>time_range_pattern</w:t>
      </w:r>
      <w:r>
        <w:t>”</w:t>
      </w:r>
      <w:r w:rsidRPr="00141F0C">
        <w:t>, which captures expressions like "5 to 10 minutes" or "1 to 2 hours." Both the start and end times are extracted and converted into integers, with the unit identified. This data is then added to the time_data list as well.</w:t>
      </w:r>
    </w:p>
    <w:p w14:paraId="782D5317" w14:textId="397DCF39" w:rsidR="00141F0C" w:rsidRDefault="00141F0C" w:rsidP="0097012B">
      <w:r w:rsidRPr="00141F0C">
        <w:t>The method returns a list of dictionaries, where each dictionary contains either a single time or a time range with its corresponding unit, allowing the app to create timers based on the recipe’s instructions.</w:t>
      </w:r>
    </w:p>
    <w:p w14:paraId="5B81C97C" w14:textId="77777777" w:rsidR="00B631FB" w:rsidRPr="0097012B" w:rsidRDefault="00B631FB" w:rsidP="0097012B"/>
    <w:p w14:paraId="08D9F26A" w14:textId="00C098BA" w:rsidR="0097012B" w:rsidRDefault="000A5A08" w:rsidP="0097012B">
      <w:pPr>
        <w:keepNext/>
      </w:pPr>
      <w:r w:rsidRPr="000A5A08">
        <w:rPr>
          <w:noProof/>
        </w:rPr>
        <w:lastRenderedPageBreak/>
        <w:drawing>
          <wp:inline distT="0" distB="0" distL="0" distR="0" wp14:anchorId="77AFC7E5" wp14:editId="62707852">
            <wp:extent cx="6068291" cy="3544430"/>
            <wp:effectExtent l="0" t="0" r="8890" b="0"/>
            <wp:docPr id="11424886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48861" name="Picture 1" descr="A screen shot of a computer program&#10;&#10;Description automatically generated"/>
                    <pic:cNvPicPr/>
                  </pic:nvPicPr>
                  <pic:blipFill>
                    <a:blip r:embed="rId16"/>
                    <a:stretch>
                      <a:fillRect/>
                    </a:stretch>
                  </pic:blipFill>
                  <pic:spPr>
                    <a:xfrm>
                      <a:off x="0" y="0"/>
                      <a:ext cx="6086820" cy="3555253"/>
                    </a:xfrm>
                    <a:prstGeom prst="rect">
                      <a:avLst/>
                    </a:prstGeom>
                  </pic:spPr>
                </pic:pic>
              </a:graphicData>
            </a:graphic>
          </wp:inline>
        </w:drawing>
      </w:r>
    </w:p>
    <w:p w14:paraId="4DE85A6F" w14:textId="41A1C25F" w:rsidR="00434A27" w:rsidRDefault="0097012B" w:rsidP="00141F0C">
      <w:pPr>
        <w:pStyle w:val="Caption"/>
      </w:pPr>
      <w:bookmarkStart w:id="9" w:name="_Toc180151518"/>
      <w:r>
        <w:t xml:space="preserve">Figure 3. </w:t>
      </w:r>
      <w:r>
        <w:fldChar w:fldCharType="begin"/>
      </w:r>
      <w:r>
        <w:instrText xml:space="preserve"> SEQ Figure_3. \* ARABIC </w:instrText>
      </w:r>
      <w:r>
        <w:fldChar w:fldCharType="separate"/>
      </w:r>
      <w:r w:rsidR="00FB4824">
        <w:rPr>
          <w:noProof/>
        </w:rPr>
        <w:t>6</w:t>
      </w:r>
      <w:r>
        <w:fldChar w:fldCharType="end"/>
      </w:r>
      <w:r>
        <w:t>: A method that extracts the time from the instructions of a recipe</w:t>
      </w:r>
      <w:bookmarkEnd w:id="9"/>
    </w:p>
    <w:p w14:paraId="104690EB" w14:textId="746456E9" w:rsidR="00FB4824" w:rsidRDefault="002208C8" w:rsidP="00FB4824">
      <w:r>
        <w:t xml:space="preserve">Figure 3.7 shows the SplitInstructions method which is used to separate the recipe instructions into sentences while also ensuring that the units and brackets are handled correctly. The method starts by using a predefined list of unit (grams, </w:t>
      </w:r>
      <w:proofErr w:type="spellStart"/>
      <w:proofErr w:type="gramStart"/>
      <w:r>
        <w:t>litres,etc</w:t>
      </w:r>
      <w:proofErr w:type="spellEnd"/>
      <w:proofErr w:type="gramEnd"/>
      <w:r>
        <w:t>) called “</w:t>
      </w:r>
      <w:proofErr w:type="spellStart"/>
      <w:r>
        <w:t>units_with_fullstops</w:t>
      </w:r>
      <w:proofErr w:type="spellEnd"/>
      <w:r>
        <w:t xml:space="preserve">” to create a placeholder for those type of units, this is done to prevent them from being seen as a sentence break. </w:t>
      </w:r>
    </w:p>
    <w:p w14:paraId="368036A2" w14:textId="37D87360" w:rsidR="002208C8" w:rsidRPr="00FB4824" w:rsidRDefault="002208C8" w:rsidP="00FB4824">
      <w:r>
        <w:t xml:space="preserve">The method then checks for any text that has such units with </w:t>
      </w:r>
      <w:proofErr w:type="spellStart"/>
      <w:r>
        <w:t>fullstops</w:t>
      </w:r>
      <w:proofErr w:type="spellEnd"/>
      <w:r>
        <w:t xml:space="preserve">. The regex expression is then used to divide the text into sentences correctly. </w:t>
      </w:r>
      <w:r w:rsidR="001D4676">
        <w:t>The method then handles any cases where the sentences start with bracket. This ensures instructions like “Mix ingredients (including the spices)” stay together. The method then replaces all the placeholders with the original unit names then returns the modified sentences as a list.</w:t>
      </w:r>
    </w:p>
    <w:p w14:paraId="1014850F" w14:textId="45E95F0E" w:rsidR="00FB4824" w:rsidRDefault="002208C8" w:rsidP="00FB4824">
      <w:pPr>
        <w:keepNext/>
      </w:pPr>
      <w:r w:rsidRPr="002208C8">
        <w:rPr>
          <w:noProof/>
        </w:rPr>
        <w:lastRenderedPageBreak/>
        <w:drawing>
          <wp:inline distT="0" distB="0" distL="0" distR="0" wp14:anchorId="24F0673E" wp14:editId="61120BDC">
            <wp:extent cx="5731510" cy="4371975"/>
            <wp:effectExtent l="0" t="0" r="2540" b="9525"/>
            <wp:docPr id="2096575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75994" name=""/>
                    <pic:cNvPicPr/>
                  </pic:nvPicPr>
                  <pic:blipFill>
                    <a:blip r:embed="rId17"/>
                    <a:stretch>
                      <a:fillRect/>
                    </a:stretch>
                  </pic:blipFill>
                  <pic:spPr>
                    <a:xfrm>
                      <a:off x="0" y="0"/>
                      <a:ext cx="5731510" cy="4371975"/>
                    </a:xfrm>
                    <a:prstGeom prst="rect">
                      <a:avLst/>
                    </a:prstGeom>
                  </pic:spPr>
                </pic:pic>
              </a:graphicData>
            </a:graphic>
          </wp:inline>
        </w:drawing>
      </w:r>
    </w:p>
    <w:p w14:paraId="7E41401A" w14:textId="53BD038E" w:rsidR="00FB4824" w:rsidRDefault="00FB4824" w:rsidP="00FB4824">
      <w:pPr>
        <w:pStyle w:val="Caption"/>
      </w:pPr>
      <w:bookmarkStart w:id="10" w:name="_Toc180151519"/>
      <w:r>
        <w:t xml:space="preserve">Figure 3. </w:t>
      </w:r>
      <w:r>
        <w:fldChar w:fldCharType="begin"/>
      </w:r>
      <w:r>
        <w:instrText xml:space="preserve"> SEQ Figure_3. \* ARABIC </w:instrText>
      </w:r>
      <w:r>
        <w:fldChar w:fldCharType="separate"/>
      </w:r>
      <w:r>
        <w:rPr>
          <w:noProof/>
        </w:rPr>
        <w:t>7</w:t>
      </w:r>
      <w:r>
        <w:fldChar w:fldCharType="end"/>
      </w:r>
      <w:r>
        <w:t>: A method that splits instructions into list of strings</w:t>
      </w:r>
      <w:bookmarkEnd w:id="10"/>
    </w:p>
    <w:p w14:paraId="2D8A5673" w14:textId="66FCECC7" w:rsidR="000A5C6E" w:rsidRDefault="00FB4824">
      <w:pPr>
        <w:rPr>
          <w:rFonts w:asciiTheme="majorHAnsi" w:eastAsiaTheme="majorEastAsia" w:hAnsiTheme="majorHAnsi" w:cstheme="majorBidi"/>
          <w:color w:val="2F5496" w:themeColor="accent1" w:themeShade="BF"/>
          <w:sz w:val="40"/>
          <w:szCs w:val="40"/>
        </w:rPr>
      </w:pPr>
      <w:r w:rsidRPr="00FB4824">
        <w:t xml:space="preserve"> </w:t>
      </w:r>
      <w:r w:rsidR="000A5C6E">
        <w:br w:type="page"/>
      </w:r>
    </w:p>
    <w:p w14:paraId="082F31A6" w14:textId="678D29D2" w:rsidR="00434A27" w:rsidRDefault="00434A27" w:rsidP="00434A27">
      <w:pPr>
        <w:pStyle w:val="Heading1"/>
      </w:pPr>
      <w:bookmarkStart w:id="11" w:name="_Toc180152541"/>
      <w:r>
        <w:lastRenderedPageBreak/>
        <w:t>3.3 Source code references</w:t>
      </w:r>
      <w:bookmarkEnd w:id="11"/>
      <w:r>
        <w:t xml:space="preserve"> </w:t>
      </w:r>
    </w:p>
    <w:p w14:paraId="15278C5B" w14:textId="7108FDCE" w:rsidR="00141F0C" w:rsidRPr="00E4284F" w:rsidRDefault="00717E08" w:rsidP="00E4284F">
      <w:pPr>
        <w:rPr>
          <w:b/>
          <w:bCs/>
        </w:rPr>
      </w:pPr>
      <w:r w:rsidRPr="00E4284F">
        <w:rPr>
          <w:b/>
          <w:bCs/>
        </w:rPr>
        <w:t xml:space="preserve">3.3.1 </w:t>
      </w:r>
      <w:r w:rsidR="00141F0C" w:rsidRPr="00E4284F">
        <w:rPr>
          <w:b/>
          <w:bCs/>
        </w:rPr>
        <w:t>Flutter and Firebase Tutorial</w:t>
      </w:r>
    </w:p>
    <w:p w14:paraId="11D4139E" w14:textId="77777777" w:rsidR="00141F0C" w:rsidRPr="00141F0C" w:rsidRDefault="00141F0C" w:rsidP="00141F0C">
      <w:pPr>
        <w:rPr>
          <w:b/>
          <w:bCs/>
        </w:rPr>
      </w:pPr>
      <w:r w:rsidRPr="00141F0C">
        <w:rPr>
          <w:b/>
          <w:bCs/>
        </w:rPr>
        <w:t>Description</w:t>
      </w:r>
    </w:p>
    <w:p w14:paraId="367D63F8" w14:textId="77777777" w:rsidR="00141F0C" w:rsidRDefault="00141F0C" w:rsidP="00141F0C">
      <w:r>
        <w:t>To learn more about the dart programming language, flutter and the fundamentals of firebase we followed a course created by Vandad Nahavandipoor.</w:t>
      </w:r>
    </w:p>
    <w:p w14:paraId="53B66123" w14:textId="77777777" w:rsidR="00141F0C" w:rsidRDefault="00141F0C" w:rsidP="00141F0C">
      <w:pPr>
        <w:rPr>
          <w:b/>
          <w:bCs/>
        </w:rPr>
      </w:pPr>
      <w:r w:rsidRPr="00141F0C">
        <w:rPr>
          <w:b/>
          <w:bCs/>
        </w:rPr>
        <w:t>Usage</w:t>
      </w:r>
    </w:p>
    <w:p w14:paraId="548B1517" w14:textId="77777777" w:rsidR="00141F0C" w:rsidRDefault="00141F0C" w:rsidP="00141F0C">
      <w:pPr>
        <w:pStyle w:val="ListParagraph"/>
        <w:numPr>
          <w:ilvl w:val="0"/>
          <w:numId w:val="1"/>
        </w:numPr>
        <w:spacing w:line="276" w:lineRule="auto"/>
      </w:pPr>
      <w:r>
        <w:t xml:space="preserve">Flutter setup </w:t>
      </w:r>
    </w:p>
    <w:p w14:paraId="76B4F1C3" w14:textId="77777777" w:rsidR="00141F0C" w:rsidRDefault="00141F0C" w:rsidP="00141F0C">
      <w:pPr>
        <w:pStyle w:val="ListParagraph"/>
        <w:numPr>
          <w:ilvl w:val="0"/>
          <w:numId w:val="1"/>
        </w:numPr>
        <w:spacing w:line="276" w:lineRule="auto"/>
      </w:pPr>
      <w:r>
        <w:t xml:space="preserve">Login View </w:t>
      </w:r>
    </w:p>
    <w:p w14:paraId="16ABC0F3" w14:textId="77777777" w:rsidR="00141F0C" w:rsidRDefault="00141F0C" w:rsidP="00141F0C">
      <w:pPr>
        <w:pStyle w:val="ListParagraph"/>
        <w:numPr>
          <w:ilvl w:val="0"/>
          <w:numId w:val="1"/>
        </w:numPr>
        <w:spacing w:line="276" w:lineRule="auto"/>
      </w:pPr>
      <w:r>
        <w:t>Email Verification</w:t>
      </w:r>
    </w:p>
    <w:p w14:paraId="5615EE89" w14:textId="77777777" w:rsidR="00141F0C" w:rsidRDefault="00141F0C" w:rsidP="00141F0C">
      <w:pPr>
        <w:pStyle w:val="ListParagraph"/>
        <w:numPr>
          <w:ilvl w:val="0"/>
          <w:numId w:val="1"/>
        </w:numPr>
        <w:spacing w:line="276" w:lineRule="auto"/>
      </w:pPr>
      <w:r>
        <w:t>Firebase backend setup</w:t>
      </w:r>
    </w:p>
    <w:p w14:paraId="226CE9D1" w14:textId="77777777" w:rsidR="00141F0C" w:rsidRDefault="00141F0C" w:rsidP="00141F0C">
      <w:pPr>
        <w:pStyle w:val="ListParagraph"/>
        <w:numPr>
          <w:ilvl w:val="0"/>
          <w:numId w:val="1"/>
        </w:numPr>
        <w:spacing w:line="276" w:lineRule="auto"/>
      </w:pPr>
      <w:r>
        <w:t xml:space="preserve">Auth service </w:t>
      </w:r>
    </w:p>
    <w:p w14:paraId="4752CDEB" w14:textId="77777777" w:rsidR="00141F0C" w:rsidRDefault="00141F0C" w:rsidP="00141F0C">
      <w:pPr>
        <w:pStyle w:val="ListParagraph"/>
        <w:numPr>
          <w:ilvl w:val="0"/>
          <w:numId w:val="1"/>
        </w:numPr>
        <w:spacing w:line="276" w:lineRule="auto"/>
      </w:pPr>
      <w:r>
        <w:t>Migration to Firestore Service</w:t>
      </w:r>
    </w:p>
    <w:p w14:paraId="4EB285CA" w14:textId="77777777" w:rsidR="00141F0C" w:rsidRDefault="00141F0C" w:rsidP="00141F0C">
      <w:pPr>
        <w:pStyle w:val="ListParagraph"/>
        <w:numPr>
          <w:ilvl w:val="0"/>
          <w:numId w:val="1"/>
        </w:numPr>
        <w:spacing w:line="276" w:lineRule="auto"/>
      </w:pPr>
      <w:r>
        <w:t>Bloc for routing and dialogs</w:t>
      </w:r>
    </w:p>
    <w:p w14:paraId="2F9AE910" w14:textId="13887E4B" w:rsidR="00141F0C" w:rsidRPr="00141F0C" w:rsidRDefault="00141F0C" w:rsidP="00141F0C">
      <w:pPr>
        <w:spacing w:line="276" w:lineRule="auto"/>
        <w:rPr>
          <w:b/>
          <w:bCs/>
        </w:rPr>
      </w:pPr>
      <w:r w:rsidRPr="00141F0C">
        <w:rPr>
          <w:b/>
          <w:bCs/>
        </w:rPr>
        <w:t>Reference</w:t>
      </w:r>
    </w:p>
    <w:p w14:paraId="4F48E7DA" w14:textId="2CAF2E06" w:rsidR="00141F0C" w:rsidRDefault="00141F0C" w:rsidP="00717E08">
      <w:pPr>
        <w:rPr>
          <w:lang w:val="en-ZA"/>
        </w:rPr>
      </w:pPr>
      <w:r w:rsidRPr="00141F0C">
        <w:rPr>
          <w:lang w:val="en-ZA"/>
        </w:rPr>
        <w:t xml:space="preserve">freeCodeCamp.org (Director). (2022, February 24). </w:t>
      </w:r>
      <w:r w:rsidRPr="00141F0C">
        <w:rPr>
          <w:i/>
          <w:iCs/>
          <w:lang w:val="en-ZA"/>
        </w:rPr>
        <w:t>Flutter Course for Beginners – 37-hour Cross Platform App Development Tutorial</w:t>
      </w:r>
      <w:r w:rsidRPr="00141F0C">
        <w:rPr>
          <w:lang w:val="en-ZA"/>
        </w:rPr>
        <w:t xml:space="preserve"> [Video recording]. </w:t>
      </w:r>
      <w:hyperlink r:id="rId18" w:history="1">
        <w:r w:rsidRPr="00717E08">
          <w:t>https://www.youtube.com/watch?v=VPvVD8t02U8</w:t>
        </w:r>
      </w:hyperlink>
    </w:p>
    <w:p w14:paraId="435A967B" w14:textId="6CDD214E" w:rsidR="00141F0C" w:rsidRPr="00E4284F" w:rsidRDefault="001D4077" w:rsidP="00E4284F">
      <w:pPr>
        <w:rPr>
          <w:b/>
          <w:bCs/>
          <w:lang w:val="en-ZA"/>
        </w:rPr>
      </w:pPr>
      <w:r w:rsidRPr="00E4284F">
        <w:rPr>
          <w:b/>
          <w:bCs/>
          <w:lang w:val="en-ZA"/>
        </w:rPr>
        <w:t xml:space="preserve">3.3.2 </w:t>
      </w:r>
      <w:r w:rsidR="00A21649" w:rsidRPr="00E4284F">
        <w:rPr>
          <w:b/>
          <w:bCs/>
          <w:lang w:val="en-ZA"/>
        </w:rPr>
        <w:t>Implementing a g</w:t>
      </w:r>
      <w:r w:rsidR="00141F0C" w:rsidRPr="00E4284F">
        <w:rPr>
          <w:b/>
          <w:bCs/>
          <w:lang w:val="en-ZA"/>
        </w:rPr>
        <w:t>rid view UI</w:t>
      </w:r>
    </w:p>
    <w:p w14:paraId="114DC43E" w14:textId="607FD3BB" w:rsidR="00141F0C" w:rsidRDefault="00141F0C" w:rsidP="00141F0C">
      <w:pPr>
        <w:rPr>
          <w:b/>
          <w:bCs/>
          <w:lang w:val="en-ZA"/>
        </w:rPr>
      </w:pPr>
      <w:r w:rsidRPr="00141F0C">
        <w:rPr>
          <w:b/>
          <w:bCs/>
          <w:lang w:val="en-ZA"/>
        </w:rPr>
        <w:t>Description</w:t>
      </w:r>
    </w:p>
    <w:p w14:paraId="76074189" w14:textId="1ECF6A3E" w:rsidR="00141F0C" w:rsidRDefault="001D4676" w:rsidP="00141F0C">
      <w:pPr>
        <w:rPr>
          <w:lang w:val="en-ZA"/>
        </w:rPr>
      </w:pPr>
      <w:r>
        <w:rPr>
          <w:lang w:val="en-ZA"/>
        </w:rPr>
        <w:t>A grid view was implemented</w:t>
      </w:r>
      <w:r w:rsidR="00141F0C" w:rsidRPr="00141F0C">
        <w:rPr>
          <w:lang w:val="en-ZA"/>
        </w:rPr>
        <w:t xml:space="preserve"> </w:t>
      </w:r>
      <w:r>
        <w:rPr>
          <w:lang w:val="en-ZA"/>
        </w:rPr>
        <w:t xml:space="preserve">to display and organize the UI elements efficiently. The GridView.builder was used to structure the layout dynamically. </w:t>
      </w:r>
    </w:p>
    <w:p w14:paraId="6718FBCC" w14:textId="22273100" w:rsidR="00141F0C" w:rsidRDefault="00141F0C" w:rsidP="00141F0C">
      <w:pPr>
        <w:rPr>
          <w:b/>
          <w:bCs/>
          <w:lang w:val="en-ZA"/>
        </w:rPr>
      </w:pPr>
      <w:r w:rsidRPr="00141F0C">
        <w:rPr>
          <w:b/>
          <w:bCs/>
          <w:lang w:val="en-ZA"/>
        </w:rPr>
        <w:t>Usage</w:t>
      </w:r>
    </w:p>
    <w:p w14:paraId="224BC275" w14:textId="0A52D0E1" w:rsidR="00141F0C" w:rsidRDefault="00717E08" w:rsidP="00141F0C">
      <w:pPr>
        <w:rPr>
          <w:lang w:val="en-ZA"/>
        </w:rPr>
      </w:pPr>
      <w:r>
        <w:rPr>
          <w:lang w:val="en-ZA"/>
        </w:rPr>
        <w:t>The grid view is used to display the saved recipes on the Saved Recipes screen.</w:t>
      </w:r>
    </w:p>
    <w:p w14:paraId="59AEE96C" w14:textId="1EB94605" w:rsidR="00141F0C" w:rsidRDefault="00141F0C" w:rsidP="00141F0C">
      <w:pPr>
        <w:rPr>
          <w:b/>
          <w:bCs/>
          <w:lang w:val="en-ZA"/>
        </w:rPr>
      </w:pPr>
      <w:r w:rsidRPr="00141F0C">
        <w:rPr>
          <w:b/>
          <w:bCs/>
          <w:lang w:val="en-ZA"/>
        </w:rPr>
        <w:t>Reference</w:t>
      </w:r>
    </w:p>
    <w:p w14:paraId="3758258C" w14:textId="1996643D" w:rsidR="00141F0C" w:rsidRDefault="00141F0C" w:rsidP="00717E08">
      <w:pPr>
        <w:rPr>
          <w:lang w:val="en-ZA"/>
        </w:rPr>
      </w:pPr>
      <w:r w:rsidRPr="00141F0C">
        <w:rPr>
          <w:lang w:val="en-ZA"/>
        </w:rPr>
        <w:t xml:space="preserve">Mitch Koko (Director). (2022, November 4). </w:t>
      </w:r>
      <w:r w:rsidRPr="00141F0C">
        <w:rPr>
          <w:i/>
          <w:iCs/>
          <w:lang w:val="en-ZA"/>
        </w:rPr>
        <w:t>Donut App UI • Flutter Tutorial</w:t>
      </w:r>
      <w:r w:rsidRPr="00141F0C">
        <w:rPr>
          <w:lang w:val="en-ZA"/>
        </w:rPr>
        <w:t xml:space="preserve"> [Video recording]. </w:t>
      </w:r>
      <w:hyperlink r:id="rId19" w:history="1">
        <w:r w:rsidR="00340715" w:rsidRPr="00717E08">
          <w:t>https://www.youtube.com/watch?v=OmYL-VK75-o</w:t>
        </w:r>
      </w:hyperlink>
    </w:p>
    <w:p w14:paraId="62D10B82" w14:textId="77777777" w:rsidR="001D4077" w:rsidRDefault="001D4077">
      <w:pPr>
        <w:rPr>
          <w:rFonts w:asciiTheme="majorHAnsi" w:eastAsiaTheme="majorEastAsia" w:hAnsiTheme="majorHAnsi" w:cstheme="majorBidi"/>
          <w:color w:val="2F5496" w:themeColor="accent1" w:themeShade="BF"/>
          <w:sz w:val="32"/>
          <w:szCs w:val="32"/>
          <w:lang w:val="en-ZA"/>
        </w:rPr>
      </w:pPr>
      <w:r>
        <w:rPr>
          <w:lang w:val="en-ZA"/>
        </w:rPr>
        <w:br w:type="page"/>
      </w:r>
    </w:p>
    <w:p w14:paraId="6608C315" w14:textId="37BCD8AC" w:rsidR="00340715" w:rsidRPr="00E4284F" w:rsidRDefault="001D4077" w:rsidP="00E4284F">
      <w:pPr>
        <w:rPr>
          <w:b/>
          <w:bCs/>
          <w:lang w:val="en-ZA"/>
        </w:rPr>
      </w:pPr>
      <w:r w:rsidRPr="00E4284F">
        <w:rPr>
          <w:b/>
          <w:bCs/>
          <w:lang w:val="en-ZA"/>
        </w:rPr>
        <w:lastRenderedPageBreak/>
        <w:t xml:space="preserve">3.3.3 </w:t>
      </w:r>
      <w:r w:rsidR="00A21649" w:rsidRPr="00E4284F">
        <w:rPr>
          <w:b/>
          <w:bCs/>
          <w:lang w:val="en-ZA"/>
        </w:rPr>
        <w:t>Implementing</w:t>
      </w:r>
      <w:r w:rsidR="0063009E" w:rsidRPr="00E4284F">
        <w:rPr>
          <w:b/>
          <w:bCs/>
          <w:lang w:val="en-ZA"/>
        </w:rPr>
        <w:t xml:space="preserve"> Bottom </w:t>
      </w:r>
      <w:r w:rsidR="00A21649" w:rsidRPr="00E4284F">
        <w:rPr>
          <w:b/>
          <w:bCs/>
          <w:lang w:val="en-ZA"/>
        </w:rPr>
        <w:t>Navigation Bar</w:t>
      </w:r>
    </w:p>
    <w:p w14:paraId="3338243E" w14:textId="0BF3E537" w:rsidR="00A21649" w:rsidRDefault="0063009E" w:rsidP="00A21649">
      <w:pPr>
        <w:rPr>
          <w:b/>
          <w:bCs/>
          <w:lang w:val="en-ZA"/>
        </w:rPr>
      </w:pPr>
      <w:r w:rsidRPr="00141F0C">
        <w:rPr>
          <w:b/>
          <w:bCs/>
          <w:lang w:val="en-ZA"/>
        </w:rPr>
        <w:t>Description</w:t>
      </w:r>
    </w:p>
    <w:p w14:paraId="5AB9780E" w14:textId="4FF5859B" w:rsidR="0063009E" w:rsidRPr="00B631FB" w:rsidRDefault="001D4077" w:rsidP="00A21649">
      <w:pPr>
        <w:rPr>
          <w:lang w:val="en-ZA"/>
        </w:rPr>
      </w:pPr>
      <w:r>
        <w:rPr>
          <w:lang w:val="en-ZA"/>
        </w:rPr>
        <w:t>To</w:t>
      </w:r>
      <w:r w:rsidR="00B631FB">
        <w:rPr>
          <w:lang w:val="en-ZA"/>
        </w:rPr>
        <w:t xml:space="preserve"> be abl</w:t>
      </w:r>
      <w:r w:rsidR="00717E08">
        <w:rPr>
          <w:lang w:val="en-ZA"/>
        </w:rPr>
        <w:t>e</w:t>
      </w:r>
      <w:r w:rsidR="00B631FB">
        <w:rPr>
          <w:lang w:val="en-ZA"/>
        </w:rPr>
        <w:t xml:space="preserve"> to navigate to different screens</w:t>
      </w:r>
      <w:r w:rsidR="00717E08">
        <w:rPr>
          <w:lang w:val="en-ZA"/>
        </w:rPr>
        <w:t xml:space="preserve"> in the app</w:t>
      </w:r>
      <w:r w:rsidR="00B631FB">
        <w:rPr>
          <w:lang w:val="en-ZA"/>
        </w:rPr>
        <w:t xml:space="preserve">, a navigation bar </w:t>
      </w:r>
      <w:r w:rsidR="00717E08">
        <w:rPr>
          <w:lang w:val="en-ZA"/>
        </w:rPr>
        <w:t>was needed that followed the M</w:t>
      </w:r>
      <w:r w:rsidR="00B631FB">
        <w:rPr>
          <w:lang w:val="en-ZA"/>
        </w:rPr>
        <w:t xml:space="preserve">aterial </w:t>
      </w:r>
      <w:r w:rsidR="00717E08">
        <w:rPr>
          <w:lang w:val="en-ZA"/>
        </w:rPr>
        <w:t>D</w:t>
      </w:r>
      <w:r w:rsidR="00B631FB">
        <w:rPr>
          <w:lang w:val="en-ZA"/>
        </w:rPr>
        <w:t>esign 3</w:t>
      </w:r>
      <w:r w:rsidR="00717E08">
        <w:rPr>
          <w:lang w:val="en-ZA"/>
        </w:rPr>
        <w:t xml:space="preserve"> guidelines. </w:t>
      </w:r>
    </w:p>
    <w:p w14:paraId="275F3EAB" w14:textId="77777777" w:rsidR="0063009E" w:rsidRDefault="0063009E" w:rsidP="0063009E">
      <w:pPr>
        <w:rPr>
          <w:b/>
          <w:bCs/>
          <w:lang w:val="en-ZA"/>
        </w:rPr>
      </w:pPr>
      <w:r w:rsidRPr="00141F0C">
        <w:rPr>
          <w:b/>
          <w:bCs/>
          <w:lang w:val="en-ZA"/>
        </w:rPr>
        <w:t>Usage</w:t>
      </w:r>
    </w:p>
    <w:p w14:paraId="6619161C" w14:textId="5EFA122D" w:rsidR="00A21649" w:rsidRDefault="0063009E" w:rsidP="00A21649">
      <w:pPr>
        <w:rPr>
          <w:lang w:val="en-ZA"/>
        </w:rPr>
      </w:pPr>
      <w:r>
        <w:rPr>
          <w:lang w:val="en-ZA"/>
        </w:rPr>
        <w:t xml:space="preserve">Used for the main navigation of the app </w:t>
      </w:r>
    </w:p>
    <w:p w14:paraId="782FEF20" w14:textId="77777777" w:rsidR="0063009E" w:rsidRDefault="0063009E" w:rsidP="0063009E">
      <w:pPr>
        <w:rPr>
          <w:b/>
          <w:bCs/>
          <w:lang w:val="en-ZA"/>
        </w:rPr>
      </w:pPr>
      <w:bookmarkStart w:id="12" w:name="_Hlk180137928"/>
      <w:r w:rsidRPr="00141F0C">
        <w:rPr>
          <w:b/>
          <w:bCs/>
          <w:lang w:val="en-ZA"/>
        </w:rPr>
        <w:t>Reference</w:t>
      </w:r>
    </w:p>
    <w:bookmarkEnd w:id="12"/>
    <w:p w14:paraId="6BC2CA55" w14:textId="53EB6E90" w:rsidR="007014CB" w:rsidRDefault="000B50C4" w:rsidP="00AC3918">
      <w:pPr>
        <w:rPr>
          <w:rFonts w:cs="Calibri Light"/>
        </w:rPr>
      </w:pPr>
      <w:proofErr w:type="spellStart"/>
      <w:r w:rsidRPr="000B50C4">
        <w:rPr>
          <w:rFonts w:cs="Calibri Light"/>
          <w:i/>
          <w:iCs/>
        </w:rPr>
        <w:t>BottomNavigationBar</w:t>
      </w:r>
      <w:proofErr w:type="spellEnd"/>
      <w:r w:rsidRPr="000B50C4">
        <w:rPr>
          <w:rFonts w:cs="Calibri Light"/>
          <w:i/>
          <w:iCs/>
        </w:rPr>
        <w:t xml:space="preserve"> class—Material library—Dart API</w:t>
      </w:r>
      <w:r w:rsidRPr="000B50C4">
        <w:rPr>
          <w:rFonts w:cs="Calibri Light"/>
        </w:rPr>
        <w:t xml:space="preserve">. (n.d.). Retrieved 18 October 2024, from </w:t>
      </w:r>
      <w:hyperlink r:id="rId20" w:history="1">
        <w:r w:rsidRPr="000B50C4">
          <w:rPr>
            <w:rStyle w:val="Hyperlink"/>
            <w:rFonts w:cs="Calibri Light"/>
          </w:rPr>
          <w:t>https://api.flutter.dev/flutter/material/BottomNavigationBar-class.html</w:t>
        </w:r>
      </w:hyperlink>
      <w:r>
        <w:rPr>
          <w:lang w:val="en-ZA"/>
        </w:rPr>
        <w:fldChar w:fldCharType="begin"/>
      </w:r>
      <w:r w:rsidR="007014CB">
        <w:rPr>
          <w:lang w:val="en-ZA"/>
        </w:rPr>
        <w:instrText xml:space="preserve"> ADDIN ZOTERO_BIBL {"uncited":[],"omitted":[],"custom":[]} CSL_BIBLIOGRAPHY </w:instrText>
      </w:r>
      <w:r>
        <w:rPr>
          <w:lang w:val="en-ZA"/>
        </w:rPr>
        <w:fldChar w:fldCharType="separate"/>
      </w:r>
    </w:p>
    <w:p w14:paraId="4C8AD0DD" w14:textId="77D47037" w:rsidR="00FC0A5C" w:rsidRPr="00E4284F" w:rsidRDefault="00FC0A5C" w:rsidP="00E4284F">
      <w:pPr>
        <w:rPr>
          <w:b/>
          <w:bCs/>
        </w:rPr>
      </w:pPr>
      <w:r w:rsidRPr="00E4284F">
        <w:rPr>
          <w:b/>
          <w:bCs/>
        </w:rPr>
        <w:t>3.3.5 Uploading recipe data to Firebase Firestore</w:t>
      </w:r>
    </w:p>
    <w:p w14:paraId="421D469E" w14:textId="2FD81E8E" w:rsidR="000B50C4" w:rsidRDefault="000B50C4" w:rsidP="00EF7B17">
      <w:pPr>
        <w:rPr>
          <w:lang w:val="en-ZA"/>
        </w:rPr>
      </w:pPr>
      <w:r>
        <w:rPr>
          <w:lang w:val="en-ZA"/>
        </w:rPr>
        <w:fldChar w:fldCharType="end"/>
      </w:r>
      <w:r w:rsidR="00AC3918">
        <w:rPr>
          <w:lang w:val="en-ZA"/>
        </w:rPr>
        <w:t>To</w:t>
      </w:r>
      <w:r w:rsidR="00EF7B17" w:rsidRPr="00EF7B17">
        <w:rPr>
          <w:lang w:val="en-ZA"/>
        </w:rPr>
        <w:t xml:space="preserve"> upload formatted recipe data from a CSV file to Firebase Firestore</w:t>
      </w:r>
      <w:r w:rsidR="00AC3918">
        <w:rPr>
          <w:lang w:val="en-ZA"/>
        </w:rPr>
        <w:t xml:space="preserve">, </w:t>
      </w:r>
      <w:r w:rsidR="00EF7B17" w:rsidRPr="00EF7B17">
        <w:rPr>
          <w:lang w:val="en-ZA"/>
        </w:rPr>
        <w:t>the</w:t>
      </w:r>
      <w:r w:rsidR="00AC3918">
        <w:rPr>
          <w:lang w:val="en-ZA"/>
        </w:rPr>
        <w:t xml:space="preserve"> </w:t>
      </w:r>
      <w:r w:rsidR="00AC3918" w:rsidRPr="00EF7B17">
        <w:rPr>
          <w:lang w:val="en-ZA"/>
        </w:rPr>
        <w:t>recipe ingredients, instructions, and nutritional information</w:t>
      </w:r>
      <w:r w:rsidR="00AC3918">
        <w:rPr>
          <w:lang w:val="en-ZA"/>
        </w:rPr>
        <w:t xml:space="preserve"> had to be</w:t>
      </w:r>
      <w:r w:rsidR="00EF7B17" w:rsidRPr="00EF7B17">
        <w:rPr>
          <w:lang w:val="en-ZA"/>
        </w:rPr>
        <w:t xml:space="preserve"> </w:t>
      </w:r>
      <w:r w:rsidR="00EF7B17">
        <w:rPr>
          <w:lang w:val="en-ZA"/>
        </w:rPr>
        <w:t>extract</w:t>
      </w:r>
      <w:r w:rsidR="00AC3918">
        <w:rPr>
          <w:lang w:val="en-ZA"/>
        </w:rPr>
        <w:t>ed</w:t>
      </w:r>
      <w:r w:rsidR="00EF7B17" w:rsidRPr="00EF7B17">
        <w:rPr>
          <w:lang w:val="en-ZA"/>
        </w:rPr>
        <w:t xml:space="preserve"> and format</w:t>
      </w:r>
      <w:r w:rsidR="00AC3918">
        <w:rPr>
          <w:lang w:val="en-ZA"/>
        </w:rPr>
        <w:t>ed</w:t>
      </w:r>
      <w:r w:rsidR="00EF7B17" w:rsidRPr="00EF7B17">
        <w:rPr>
          <w:lang w:val="en-ZA"/>
        </w:rPr>
        <w:t xml:space="preserve"> </w:t>
      </w:r>
      <w:r w:rsidR="00EF7B17">
        <w:rPr>
          <w:lang w:val="en-ZA"/>
        </w:rPr>
        <w:t xml:space="preserve">to ensure </w:t>
      </w:r>
      <w:r w:rsidR="00EF7B17" w:rsidRPr="00EF7B17">
        <w:rPr>
          <w:lang w:val="en-ZA"/>
        </w:rPr>
        <w:t>that the data structure</w:t>
      </w:r>
      <w:r w:rsidR="00AC3918">
        <w:rPr>
          <w:lang w:val="en-ZA"/>
        </w:rPr>
        <w:t xml:space="preserve"> follows the </w:t>
      </w:r>
      <w:r w:rsidR="00EF7B17" w:rsidRPr="00EF7B17">
        <w:rPr>
          <w:lang w:val="en-ZA"/>
        </w:rPr>
        <w:t>Firebase's NoSQL schema. The code includes error handling to avoid data corruption during parsing, and it formats the data correctly before saving it to Firestore.</w:t>
      </w:r>
    </w:p>
    <w:p w14:paraId="5B2520D1" w14:textId="4A3E36D6" w:rsidR="00EF7B17" w:rsidRDefault="00EF7B17" w:rsidP="00EF7B17">
      <w:pPr>
        <w:rPr>
          <w:b/>
          <w:bCs/>
          <w:lang w:val="en-ZA"/>
        </w:rPr>
      </w:pPr>
      <w:r w:rsidRPr="00EF7B17">
        <w:rPr>
          <w:b/>
          <w:bCs/>
          <w:lang w:val="en-ZA"/>
        </w:rPr>
        <w:t>Usage</w:t>
      </w:r>
    </w:p>
    <w:p w14:paraId="11F4C4E2" w14:textId="3CB98906" w:rsidR="00EF7B17" w:rsidRDefault="00EF7B17" w:rsidP="00EF7B17">
      <w:pPr>
        <w:rPr>
          <w:lang w:val="en-ZA"/>
        </w:rPr>
      </w:pPr>
      <w:r>
        <w:rPr>
          <w:lang w:val="en-ZA"/>
        </w:rPr>
        <w:t>To upload recipe data</w:t>
      </w:r>
      <w:r w:rsidR="00717E08">
        <w:rPr>
          <w:lang w:val="en-ZA"/>
        </w:rPr>
        <w:t xml:space="preserve"> (ingredients, instructions, calories etc)</w:t>
      </w:r>
      <w:r>
        <w:rPr>
          <w:lang w:val="en-ZA"/>
        </w:rPr>
        <w:t xml:space="preserve"> </w:t>
      </w:r>
      <w:r w:rsidR="00717E08">
        <w:rPr>
          <w:lang w:val="en-ZA"/>
        </w:rPr>
        <w:t>to the Firestore database.</w:t>
      </w:r>
    </w:p>
    <w:p w14:paraId="6062CBF5" w14:textId="77777777" w:rsidR="00717E08" w:rsidRDefault="00717E08" w:rsidP="00717E08">
      <w:pPr>
        <w:rPr>
          <w:b/>
          <w:bCs/>
          <w:lang w:val="en-ZA"/>
        </w:rPr>
      </w:pPr>
      <w:r w:rsidRPr="00141F0C">
        <w:rPr>
          <w:b/>
          <w:bCs/>
          <w:lang w:val="en-ZA"/>
        </w:rPr>
        <w:t>Reference</w:t>
      </w:r>
    </w:p>
    <w:p w14:paraId="34FE5ADD" w14:textId="74E95B5D" w:rsidR="00141F0C" w:rsidRPr="00141F0C" w:rsidRDefault="00717E08" w:rsidP="001D4077">
      <w:pPr>
        <w:rPr>
          <w:lang w:val="en-ZA"/>
        </w:rPr>
      </w:pPr>
      <w:r w:rsidRPr="00717E08">
        <w:rPr>
          <w:lang w:val="en-ZA"/>
        </w:rPr>
        <w:t xml:space="preserve">ChatGPT (2024). Code assistance for formatting and uploading recipe data to Firebase Firestore. Retrieved October 17, 2024, from </w:t>
      </w:r>
      <w:r w:rsidRPr="000B50C4">
        <w:rPr>
          <w:rFonts w:cs="Calibri Light"/>
        </w:rPr>
        <w:t>https://chatgpt.com</w:t>
      </w:r>
      <w:r>
        <w:rPr>
          <w:rFonts w:cs="Calibri Light"/>
        </w:rPr>
        <w:t>.</w:t>
      </w:r>
    </w:p>
    <w:p w14:paraId="58376681" w14:textId="77777777" w:rsidR="00AC3918" w:rsidRDefault="00AC3918">
      <w:pPr>
        <w:rPr>
          <w:rFonts w:asciiTheme="majorHAnsi" w:eastAsiaTheme="majorEastAsia" w:hAnsiTheme="majorHAnsi" w:cstheme="majorBidi"/>
          <w:color w:val="2F5496" w:themeColor="accent1" w:themeShade="BF"/>
          <w:sz w:val="40"/>
          <w:szCs w:val="40"/>
        </w:rPr>
      </w:pPr>
      <w:r>
        <w:br w:type="page"/>
      </w:r>
    </w:p>
    <w:p w14:paraId="34739AB9" w14:textId="09FD5F23" w:rsidR="00434A27" w:rsidRDefault="00434A27" w:rsidP="001D4077">
      <w:pPr>
        <w:pStyle w:val="Heading1"/>
      </w:pPr>
      <w:bookmarkStart w:id="13" w:name="_Toc180152542"/>
      <w:r>
        <w:lastRenderedPageBreak/>
        <w:t>3.4 Problems encountered</w:t>
      </w:r>
      <w:bookmarkEnd w:id="13"/>
      <w:r>
        <w:t xml:space="preserve"> </w:t>
      </w:r>
    </w:p>
    <w:p w14:paraId="5F6F374D" w14:textId="4E1A7288" w:rsidR="00141F0C" w:rsidRPr="00E4284F" w:rsidRDefault="00E4284F" w:rsidP="00E4284F">
      <w:pPr>
        <w:rPr>
          <w:b/>
          <w:bCs/>
        </w:rPr>
      </w:pPr>
      <w:r w:rsidRPr="00E4284F">
        <w:rPr>
          <w:b/>
          <w:bCs/>
        </w:rPr>
        <w:t xml:space="preserve">3.4.1 </w:t>
      </w:r>
      <w:r w:rsidR="00141F0C" w:rsidRPr="00E4284F">
        <w:rPr>
          <w:b/>
          <w:bCs/>
        </w:rPr>
        <w:t>Creating a Flutter App</w:t>
      </w:r>
    </w:p>
    <w:p w14:paraId="25DCF0EA" w14:textId="27DCFF63" w:rsidR="00141F0C" w:rsidRDefault="007014CB" w:rsidP="00141F0C">
      <w:r>
        <w:t>To</w:t>
      </w:r>
      <w:r w:rsidR="00141F0C">
        <w:t xml:space="preserve"> create a cross-platform app </w:t>
      </w:r>
      <w:r>
        <w:t>we had to find a framework that would allow us to do so efficiently so we chose</w:t>
      </w:r>
      <w:r w:rsidR="00141F0C">
        <w:t xml:space="preserve"> Flutter. We had</w:t>
      </w:r>
      <w:r>
        <w:t xml:space="preserve"> never</w:t>
      </w:r>
      <w:r w:rsidR="00141F0C">
        <w:t xml:space="preserve"> used Flutter</w:t>
      </w:r>
      <w:r>
        <w:t xml:space="preserve"> and dart before,</w:t>
      </w:r>
      <w:r w:rsidR="00141F0C">
        <w:t xml:space="preserve"> </w:t>
      </w:r>
      <w:r>
        <w:t>and the learning curve was quite steep</w:t>
      </w:r>
    </w:p>
    <w:p w14:paraId="4C333A58" w14:textId="73A3C763" w:rsidR="00141F0C" w:rsidRDefault="007014CB" w:rsidP="00141F0C">
      <w:r>
        <w:t>However, w</w:t>
      </w:r>
      <w:r w:rsidR="00141F0C">
        <w:t xml:space="preserve">e found a </w:t>
      </w:r>
      <w:r w:rsidR="00D10876">
        <w:t>37-hour</w:t>
      </w:r>
      <w:r>
        <w:t xml:space="preserve"> long </w:t>
      </w:r>
      <w:r w:rsidR="00141F0C">
        <w:t xml:space="preserve">video on YouTube that </w:t>
      </w:r>
      <w:r>
        <w:t xml:space="preserve">really </w:t>
      </w:r>
      <w:r w:rsidR="00141F0C">
        <w:t xml:space="preserve">helped us to gain insight on how to use Flutter and code an app </w:t>
      </w:r>
      <w:r>
        <w:t>using</w:t>
      </w:r>
      <w:r w:rsidR="00141F0C">
        <w:t xml:space="preserve"> dart. The tutorial allowed us to learn and use that knowledge to start developing the app.</w:t>
      </w:r>
    </w:p>
    <w:p w14:paraId="5D14873A" w14:textId="2D3A9FCF" w:rsidR="0036351C" w:rsidRPr="00E4284F" w:rsidRDefault="00E4284F" w:rsidP="00E4284F">
      <w:pPr>
        <w:rPr>
          <w:b/>
          <w:bCs/>
        </w:rPr>
      </w:pPr>
      <w:r w:rsidRPr="00E4284F">
        <w:rPr>
          <w:b/>
          <w:bCs/>
        </w:rPr>
        <w:t xml:space="preserve">3.4.2 </w:t>
      </w:r>
      <w:r w:rsidR="0036351C" w:rsidRPr="00E4284F">
        <w:rPr>
          <w:b/>
          <w:bCs/>
        </w:rPr>
        <w:t xml:space="preserve">Using Firebase </w:t>
      </w:r>
    </w:p>
    <w:p w14:paraId="7B273E3C" w14:textId="50F7B98B" w:rsidR="00A21649" w:rsidRPr="00A21649" w:rsidRDefault="007014CB" w:rsidP="00A21649">
      <w:r>
        <w:t>Having only worked with relational databases before, it was quite an adjustment to work with Firebase</w:t>
      </w:r>
      <w:r w:rsidR="00D10876">
        <w:t xml:space="preserve"> and to </w:t>
      </w:r>
      <w:r>
        <w:t>understand how it is structured</w:t>
      </w:r>
      <w:r w:rsidR="00D10876">
        <w:t xml:space="preserve"> as well as the difference in formats</w:t>
      </w:r>
      <w:r>
        <w:t xml:space="preserve">. Watching some YouTube videos and playing around on Firebase helped us understand collections and documents better. </w:t>
      </w:r>
    </w:p>
    <w:p w14:paraId="298F1A53" w14:textId="6320E104" w:rsidR="0036351C" w:rsidRPr="00E4284F" w:rsidRDefault="00E4284F" w:rsidP="00E4284F">
      <w:pPr>
        <w:rPr>
          <w:b/>
          <w:bCs/>
        </w:rPr>
      </w:pPr>
      <w:r w:rsidRPr="00E4284F">
        <w:rPr>
          <w:b/>
          <w:bCs/>
        </w:rPr>
        <w:t xml:space="preserve">3.4.3 </w:t>
      </w:r>
      <w:r w:rsidR="0036351C" w:rsidRPr="00E4284F">
        <w:rPr>
          <w:b/>
          <w:bCs/>
        </w:rPr>
        <w:t xml:space="preserve">Bottom Overflow Error </w:t>
      </w:r>
    </w:p>
    <w:p w14:paraId="3DF9D817" w14:textId="77777777" w:rsidR="0036351C" w:rsidRDefault="0036351C" w:rsidP="0036351C">
      <w:r>
        <w:t>Occasionally we encountered an error that would pop up whenever a text field was pressed and brought up the keyboard which was the bottom overflow by x pixels.</w:t>
      </w:r>
    </w:p>
    <w:p w14:paraId="2D263567" w14:textId="77777777" w:rsidR="0036351C" w:rsidRDefault="0036351C" w:rsidP="0036351C">
      <w:r>
        <w:t>This error comes about when the screen is made to be static and then an element such as the keyboard will push the content below it off the screen. To fix this we wrapped the widget that is shown under a Single Child Scroll View which allows the screen to be scrollable.</w:t>
      </w:r>
    </w:p>
    <w:p w14:paraId="3FDAF100" w14:textId="4AAE6640" w:rsidR="0036351C" w:rsidRPr="00E4284F" w:rsidRDefault="00E4284F" w:rsidP="00E4284F">
      <w:pPr>
        <w:rPr>
          <w:b/>
          <w:bCs/>
        </w:rPr>
      </w:pPr>
      <w:r w:rsidRPr="00E4284F">
        <w:rPr>
          <w:b/>
          <w:bCs/>
        </w:rPr>
        <w:t xml:space="preserve">3.4.4 </w:t>
      </w:r>
      <w:r w:rsidR="0036351C" w:rsidRPr="00E4284F">
        <w:rPr>
          <w:b/>
          <w:bCs/>
        </w:rPr>
        <w:t>Right Overflow Error</w:t>
      </w:r>
    </w:p>
    <w:p w14:paraId="60935AE0" w14:textId="7EAE1A1F" w:rsidR="0036351C" w:rsidRDefault="0036351C" w:rsidP="0036351C">
      <w:r>
        <w:t xml:space="preserve">When designing the UI elements for the saved recipe screen there was a right overflow error as seen in Figure </w:t>
      </w:r>
      <w:r w:rsidR="001D4077">
        <w:t>3.</w:t>
      </w:r>
      <w:r w:rsidR="001D4676">
        <w:t>8</w:t>
      </w:r>
      <w:r>
        <w:t>. This occurred when using the GridView.builder widget to allow two items per row. Causing an overflow due to the items overlapping.</w:t>
      </w:r>
    </w:p>
    <w:p w14:paraId="07E72E8D" w14:textId="7E4955F2" w:rsidR="0036351C" w:rsidRPr="0036351C" w:rsidRDefault="0036351C" w:rsidP="0036351C">
      <w:r>
        <w:t>To fix th</w:t>
      </w:r>
      <w:r w:rsidR="00D10876">
        <w:t>is</w:t>
      </w:r>
      <w:r>
        <w:t xml:space="preserve"> error we needed to ensure the width of the grid items do not overflow by using a combination of crossAxisSpacing and padding. To avoid a bottom overflow error for the grid items we used mainAxisSpacing as well. The aspect ratio of the grid items was also changed so that all contents</w:t>
      </w:r>
      <w:r w:rsidR="00D10876">
        <w:t xml:space="preserve"> could be</w:t>
      </w:r>
      <w:r>
        <w:t xml:space="preserve"> fitted inside.</w:t>
      </w:r>
    </w:p>
    <w:p w14:paraId="1E9DA1BC" w14:textId="77777777" w:rsidR="0036351C" w:rsidRDefault="0036351C" w:rsidP="0036351C">
      <w:r>
        <w:rPr>
          <w:noProof/>
        </w:rPr>
        <w:lastRenderedPageBreak/>
        <w:drawing>
          <wp:inline distT="0" distB="0" distL="0" distR="0" wp14:anchorId="4839A1C3" wp14:editId="65FF97EB">
            <wp:extent cx="2520315" cy="4714240"/>
            <wp:effectExtent l="0" t="0" r="0" b="0"/>
            <wp:docPr id="708048432" name="Picture 1"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048432" name="Picture 1" descr="A screenshot of a recip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2520315" cy="4714240"/>
                    </a:xfrm>
                    <a:prstGeom prst="rect">
                      <a:avLst/>
                    </a:prstGeom>
                  </pic:spPr>
                </pic:pic>
              </a:graphicData>
            </a:graphic>
          </wp:inline>
        </w:drawing>
      </w:r>
    </w:p>
    <w:p w14:paraId="20527175" w14:textId="5B5CE6E7" w:rsidR="0036351C" w:rsidRDefault="0036351C" w:rsidP="0036351C">
      <w:pPr>
        <w:pStyle w:val="Caption"/>
      </w:pPr>
      <w:bookmarkStart w:id="14" w:name="_Toc180151520"/>
      <w:r>
        <w:t xml:space="preserve">Figure 3. </w:t>
      </w:r>
      <w:r>
        <w:fldChar w:fldCharType="begin"/>
      </w:r>
      <w:r>
        <w:instrText xml:space="preserve"> SEQ Figure_3. \* ARABIC </w:instrText>
      </w:r>
      <w:r>
        <w:fldChar w:fldCharType="separate"/>
      </w:r>
      <w:r w:rsidR="00FB4824">
        <w:rPr>
          <w:noProof/>
        </w:rPr>
        <w:t>8</w:t>
      </w:r>
      <w:r>
        <w:fldChar w:fldCharType="end"/>
      </w:r>
      <w:r>
        <w:t xml:space="preserve">: A </w:t>
      </w:r>
      <w:r w:rsidR="00C15DB8">
        <w:t>screenshot</w:t>
      </w:r>
      <w:r>
        <w:t xml:space="preserve"> </w:t>
      </w:r>
      <w:r w:rsidR="00C15DB8">
        <w:t>that demonstrates</w:t>
      </w:r>
      <w:r>
        <w:t xml:space="preserve"> the right overflow error</w:t>
      </w:r>
      <w:bookmarkEnd w:id="14"/>
    </w:p>
    <w:p w14:paraId="0823ABAA" w14:textId="7503621B" w:rsidR="00D10876" w:rsidRPr="00E4284F" w:rsidRDefault="00E4284F" w:rsidP="00E4284F">
      <w:pPr>
        <w:rPr>
          <w:b/>
          <w:bCs/>
        </w:rPr>
      </w:pPr>
      <w:r w:rsidRPr="00E4284F">
        <w:rPr>
          <w:b/>
          <w:bCs/>
        </w:rPr>
        <w:t xml:space="preserve">3.4.5 </w:t>
      </w:r>
      <w:r w:rsidR="00D10876" w:rsidRPr="00E4284F">
        <w:rPr>
          <w:b/>
          <w:bCs/>
        </w:rPr>
        <w:t>Rate limit and requests limit</w:t>
      </w:r>
    </w:p>
    <w:p w14:paraId="3324EACB" w14:textId="5E3D1485" w:rsidR="00D10876" w:rsidRPr="00D10876" w:rsidRDefault="00D10876" w:rsidP="00D10876">
      <w:r>
        <w:t xml:space="preserve">When working on getting nutritional information from the Edamam API, we encountered an issue which was causing the requests to fail. Because we had so many recipes in our original csv file, Edamam could not handle so many requests per second. To fix this we had to limit the number of requests to 10 then make the process sleep for 1 – 10 seconds. We encountered a similar problem when uploading the recipes data and images to Firebase Firestore which was fixed in a similar way. Edamam also had a limit on the number of requests we could make to the API per month, so we had to cut our original dataset of 13000 recipes to only 3000 recipes. </w:t>
      </w:r>
    </w:p>
    <w:p w14:paraId="533FEF42" w14:textId="1EAADBBC" w:rsidR="0036351C" w:rsidRPr="00E4284F" w:rsidRDefault="00E4284F" w:rsidP="00E4284F">
      <w:pPr>
        <w:rPr>
          <w:b/>
          <w:bCs/>
        </w:rPr>
      </w:pPr>
      <w:r w:rsidRPr="00E4284F">
        <w:rPr>
          <w:b/>
          <w:bCs/>
        </w:rPr>
        <w:t xml:space="preserve">3.4.6 </w:t>
      </w:r>
      <w:r w:rsidR="0036351C" w:rsidRPr="00E4284F">
        <w:rPr>
          <w:b/>
          <w:bCs/>
        </w:rPr>
        <w:t xml:space="preserve">Stack Overflow Error </w:t>
      </w:r>
    </w:p>
    <w:p w14:paraId="094EB773" w14:textId="764E71F0" w:rsidR="0036351C" w:rsidRDefault="0036351C" w:rsidP="0036351C">
      <w:r>
        <w:t>On the search screen where we were testing a placeholder model for displaying data, we got a stack overflow error</w:t>
      </w:r>
      <w:r w:rsidR="001D4077">
        <w:t xml:space="preserve"> shown in Figure 3.</w:t>
      </w:r>
      <w:r w:rsidR="001D4676">
        <w:t>9</w:t>
      </w:r>
      <w:r>
        <w:t>. There were no errors highlighted in the code, but the debug console showed it was occurring because of the model class.</w:t>
      </w:r>
    </w:p>
    <w:p w14:paraId="38954DD2" w14:textId="2BE0659C" w:rsidR="0036351C" w:rsidRDefault="0036351C" w:rsidP="0036351C">
      <w:r>
        <w:t xml:space="preserve">The problem occurred because it was calling the </w:t>
      </w:r>
      <w:proofErr w:type="gramStart"/>
      <w:r>
        <w:t>getRecipe(</w:t>
      </w:r>
      <w:proofErr w:type="gramEnd"/>
      <w:r>
        <w:t>) method, which caused an infinite loop of the data being displayed. To fix the issue the recipe list itself was returned.</w:t>
      </w:r>
    </w:p>
    <w:p w14:paraId="01DCA7A7" w14:textId="77777777" w:rsidR="00D10876" w:rsidRPr="0036351C" w:rsidRDefault="00D10876" w:rsidP="0036351C"/>
    <w:p w14:paraId="7BD0AF03" w14:textId="77777777" w:rsidR="0036351C" w:rsidRDefault="0036351C" w:rsidP="0036351C">
      <w:pPr>
        <w:keepNext/>
      </w:pPr>
      <w:r>
        <w:rPr>
          <w:noProof/>
        </w:rPr>
        <w:lastRenderedPageBreak/>
        <w:drawing>
          <wp:inline distT="0" distB="0" distL="0" distR="0" wp14:anchorId="0D709A5A" wp14:editId="33DE3414">
            <wp:extent cx="2960370" cy="5531485"/>
            <wp:effectExtent l="0" t="0" r="0" b="0"/>
            <wp:docPr id="2067642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642330" name="Picture 1"/>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2960370" cy="5531485"/>
                    </a:xfrm>
                    <a:prstGeom prst="rect">
                      <a:avLst/>
                    </a:prstGeom>
                  </pic:spPr>
                </pic:pic>
              </a:graphicData>
            </a:graphic>
          </wp:inline>
        </w:drawing>
      </w:r>
    </w:p>
    <w:p w14:paraId="2C223F97" w14:textId="5ECFD6A8" w:rsidR="0036351C" w:rsidRDefault="0036351C" w:rsidP="0036351C">
      <w:pPr>
        <w:pStyle w:val="Caption"/>
      </w:pPr>
      <w:bookmarkStart w:id="15" w:name="_Toc180151521"/>
      <w:r>
        <w:t xml:space="preserve">Figure 3. </w:t>
      </w:r>
      <w:r>
        <w:fldChar w:fldCharType="begin"/>
      </w:r>
      <w:r>
        <w:instrText xml:space="preserve"> SEQ Figure_3. \* ARABIC </w:instrText>
      </w:r>
      <w:r>
        <w:fldChar w:fldCharType="separate"/>
      </w:r>
      <w:r w:rsidR="00FB4824">
        <w:rPr>
          <w:noProof/>
        </w:rPr>
        <w:t>9</w:t>
      </w:r>
      <w:r>
        <w:fldChar w:fldCharType="end"/>
      </w:r>
      <w:r>
        <w:t xml:space="preserve">: A </w:t>
      </w:r>
      <w:r w:rsidR="00C15DB8">
        <w:t>screenshot</w:t>
      </w:r>
      <w:r>
        <w:t xml:space="preserve"> of the stack Overflow error on the search screen</w:t>
      </w:r>
      <w:bookmarkEnd w:id="15"/>
    </w:p>
    <w:p w14:paraId="2358E5AD" w14:textId="2EF51DCF" w:rsidR="00C15DB8" w:rsidRPr="00E4284F" w:rsidRDefault="00E4284F" w:rsidP="00E4284F">
      <w:pPr>
        <w:rPr>
          <w:b/>
          <w:bCs/>
        </w:rPr>
      </w:pPr>
      <w:r w:rsidRPr="00E4284F">
        <w:rPr>
          <w:b/>
          <w:bCs/>
        </w:rPr>
        <w:t xml:space="preserve">3.4.7 </w:t>
      </w:r>
      <w:r w:rsidR="00C15DB8" w:rsidRPr="00E4284F">
        <w:rPr>
          <w:b/>
          <w:bCs/>
        </w:rPr>
        <w:t>Formatting Recipe ingredients and instructions</w:t>
      </w:r>
    </w:p>
    <w:p w14:paraId="0ED70158" w14:textId="5974CF0A" w:rsidR="00C15DB8" w:rsidRPr="00C15DB8" w:rsidRDefault="00C15DB8" w:rsidP="00C15DB8">
      <w:r>
        <w:t>The recipe ingredients and instructions were in format that was not very useful for our objectives such as the ingredients didn’t have the quantities</w:t>
      </w:r>
      <w:r w:rsidR="007014CB">
        <w:t xml:space="preserve">, unit and the name of the ingredient </w:t>
      </w:r>
      <w:r>
        <w:t>laid out</w:t>
      </w:r>
      <w:r w:rsidR="007014CB">
        <w:t xml:space="preserve"> very nicely</w:t>
      </w:r>
      <w:r>
        <w:t xml:space="preserve"> and the instructions did not have times specified which</w:t>
      </w:r>
      <w:r w:rsidR="007014CB">
        <w:t xml:space="preserve"> is needed</w:t>
      </w:r>
      <w:r>
        <w:t xml:space="preserve"> for our “cook with me” feature. We sorted this out by implementing a formatting script that would go through all the recipes and extract such information</w:t>
      </w:r>
      <w:r w:rsidR="007014CB">
        <w:t xml:space="preserve"> before being put into the database.</w:t>
      </w:r>
    </w:p>
    <w:p w14:paraId="41A4C8B8" w14:textId="70CCC398" w:rsidR="00C15DB8" w:rsidRPr="00E4284F" w:rsidRDefault="00E4284F" w:rsidP="00E4284F">
      <w:pPr>
        <w:rPr>
          <w:b/>
          <w:bCs/>
        </w:rPr>
      </w:pPr>
      <w:r w:rsidRPr="00E4284F">
        <w:rPr>
          <w:b/>
          <w:bCs/>
        </w:rPr>
        <w:t xml:space="preserve">3.4.8 </w:t>
      </w:r>
      <w:r w:rsidR="00C15DB8" w:rsidRPr="00E4284F">
        <w:rPr>
          <w:b/>
          <w:bCs/>
        </w:rPr>
        <w:t>Regex Implementation</w:t>
      </w:r>
    </w:p>
    <w:p w14:paraId="06EA4F5D" w14:textId="5783D166" w:rsidR="00BF1A5A" w:rsidRDefault="00C15DB8" w:rsidP="00C15DB8">
      <w:r>
        <w:t xml:space="preserve">Since we had never worked with regex before it was quite challenging to get a handle on how it works. After some digging, a </w:t>
      </w:r>
      <w:r w:rsidR="007014CB">
        <w:t xml:space="preserve">regex cheat sheet really came in handy when it came to figuring out how to capture certain data </w:t>
      </w:r>
      <w:r w:rsidR="007014CB">
        <w:fldChar w:fldCharType="begin"/>
      </w:r>
      <w:r w:rsidR="007014CB">
        <w:instrText xml:space="preserve"> ADDIN ZOTERO_ITEM CSL_CITATION {"citationID":"zJUKg6PW","properties":{"formattedCitation":"({\\i{}Regex Cheat Sheet}, n.d.)","plainCitation":"(Regex Cheat Sheet, n.d.)","noteIndex":0},"citationItems":[{"id":245,"uris":["http://zotero.org/users/14865410/items/4HRBH355"],"itemData":{"id":245,"type":"webpage","abstract":"Regular Expressions Syntax Reference. Includes tables showing syntax, examples and matches.","language":"en","title":"Regex Cheat Sheet","URL":"https://www.rexegg.com/regex-quickstart.php","accessed":{"date-parts":[["2024",10,18]]}}}],"schema":"https://github.com/citation-style-language/schema/raw/master/csl-citation.json"} </w:instrText>
      </w:r>
      <w:r w:rsidR="007014CB">
        <w:fldChar w:fldCharType="separate"/>
      </w:r>
      <w:r w:rsidR="007014CB" w:rsidRPr="007014CB">
        <w:rPr>
          <w:rFonts w:cs="Calibri Light"/>
        </w:rPr>
        <w:t>(</w:t>
      </w:r>
      <w:r w:rsidR="007014CB" w:rsidRPr="007014CB">
        <w:rPr>
          <w:rFonts w:cs="Calibri Light"/>
          <w:i/>
          <w:iCs/>
        </w:rPr>
        <w:t>Regex Cheat Sheet</w:t>
      </w:r>
      <w:r w:rsidR="007014CB" w:rsidRPr="007014CB">
        <w:rPr>
          <w:rFonts w:cs="Calibri Light"/>
        </w:rPr>
        <w:t>, n.d.)</w:t>
      </w:r>
      <w:r w:rsidR="007014CB">
        <w:fldChar w:fldCharType="end"/>
      </w:r>
      <w:r w:rsidR="007014CB">
        <w:t xml:space="preserve">. </w:t>
      </w:r>
      <w:r w:rsidR="00BF1A5A">
        <w:br w:type="page"/>
      </w:r>
    </w:p>
    <w:bookmarkStart w:id="16" w:name="_Toc180152543" w:displacedByCustomXml="next"/>
    <w:sdt>
      <w:sdtPr>
        <w:rPr>
          <w:rFonts w:ascii="Calibri Light" w:eastAsiaTheme="minorHAnsi" w:hAnsi="Calibri Light" w:cstheme="minorBidi"/>
          <w:color w:val="auto"/>
          <w:sz w:val="24"/>
          <w:szCs w:val="22"/>
        </w:rPr>
        <w:id w:val="-1014914674"/>
        <w:docPartObj>
          <w:docPartGallery w:val="Bibliographies"/>
          <w:docPartUnique/>
        </w:docPartObj>
      </w:sdtPr>
      <w:sdtContent>
        <w:p w14:paraId="6B269639" w14:textId="063CB390" w:rsidR="00BF1A5A" w:rsidRDefault="00BF1A5A">
          <w:pPr>
            <w:pStyle w:val="Heading1"/>
          </w:pPr>
          <w:r>
            <w:t>References</w:t>
          </w:r>
          <w:bookmarkEnd w:id="16"/>
        </w:p>
        <w:p w14:paraId="5570FC0E" w14:textId="6DE830DD" w:rsidR="00E4284F" w:rsidRPr="00FC0A5C" w:rsidRDefault="00FC0A5C" w:rsidP="00FC0A5C">
          <w:r w:rsidRPr="007014CB">
            <w:t xml:space="preserve">Regex Cheat Sheet. (n.d.). Retrieved 18 October 2024, from </w:t>
          </w:r>
          <w:hyperlink r:id="rId23" w:history="1">
            <w:r w:rsidR="00E4284F" w:rsidRPr="00E41B53">
              <w:rPr>
                <w:rStyle w:val="Hyperlink"/>
              </w:rPr>
              <w:t>https://www.rexegg.com/regex-quickstart.php</w:t>
            </w:r>
          </w:hyperlink>
        </w:p>
        <w:sdt>
          <w:sdtPr>
            <w:id w:val="-573587230"/>
            <w:bibliography/>
          </w:sdtPr>
          <w:sdtContent>
            <w:p w14:paraId="27FA110C" w14:textId="77777777" w:rsidR="00BF1A5A" w:rsidRDefault="00BF1A5A" w:rsidP="00E4284F">
              <w:pPr>
                <w:rPr>
                  <w:noProof/>
                </w:rPr>
              </w:pPr>
              <w:r>
                <w:fldChar w:fldCharType="begin"/>
              </w:r>
              <w:r>
                <w:instrText xml:space="preserve"> BIBLIOGRAPHY </w:instrText>
              </w:r>
              <w:r>
                <w:fldChar w:fldCharType="separate"/>
              </w:r>
              <w:r>
                <w:rPr>
                  <w:noProof/>
                </w:rPr>
                <w:t xml:space="preserve">Sashi Goel, A. D. (2019, February 19). </w:t>
              </w:r>
              <w:r>
                <w:rPr>
                  <w:i/>
                  <w:iCs/>
                  <w:noProof/>
                </w:rPr>
                <w:t>Food Ingredients and Recipes Dataset with Images</w:t>
              </w:r>
              <w:r>
                <w:rPr>
                  <w:noProof/>
                </w:rPr>
                <w:t>. Retrieved from Kaggle: https://www.kaggle.com/datasets/pes12017000148/food-ingredients-and-recipe-dataset-with-images</w:t>
              </w:r>
            </w:p>
            <w:p w14:paraId="5A264253" w14:textId="77777777" w:rsidR="00E4284F" w:rsidRDefault="00E4284F" w:rsidP="00E4284F">
              <w:pPr>
                <w:rPr>
                  <w:noProof/>
                  <w:szCs w:val="24"/>
                  <w14:ligatures w14:val="none"/>
                </w:rPr>
              </w:pPr>
            </w:p>
            <w:p w14:paraId="425DEDEF" w14:textId="161A3992" w:rsidR="00BF1A5A" w:rsidRDefault="00BF1A5A" w:rsidP="00E4284F">
              <w:r>
                <w:rPr>
                  <w:b/>
                  <w:bCs/>
                  <w:noProof/>
                </w:rPr>
                <w:fldChar w:fldCharType="end"/>
              </w:r>
            </w:p>
          </w:sdtContent>
        </w:sdt>
      </w:sdtContent>
    </w:sdt>
    <w:p w14:paraId="4D27D832" w14:textId="77777777" w:rsidR="00D30274" w:rsidRPr="00D30274" w:rsidRDefault="00D30274" w:rsidP="00D30274"/>
    <w:sectPr w:rsidR="00D30274" w:rsidRPr="00D30274" w:rsidSect="001D4077">
      <w:footerReference w:type="default" r:id="rId24"/>
      <w:type w:val="continuous"/>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0A0AE3" w14:textId="77777777" w:rsidR="00980289" w:rsidRDefault="00980289" w:rsidP="00141F0C">
      <w:pPr>
        <w:spacing w:after="0" w:line="240" w:lineRule="auto"/>
      </w:pPr>
      <w:r>
        <w:separator/>
      </w:r>
    </w:p>
  </w:endnote>
  <w:endnote w:type="continuationSeparator" w:id="0">
    <w:p w14:paraId="04CB846E" w14:textId="77777777" w:rsidR="00980289" w:rsidRDefault="00980289" w:rsidP="00141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43202769"/>
      <w:docPartObj>
        <w:docPartGallery w:val="Page Numbers (Bottom of Page)"/>
        <w:docPartUnique/>
      </w:docPartObj>
    </w:sdtPr>
    <w:sdtEndPr>
      <w:rPr>
        <w:noProof/>
      </w:rPr>
    </w:sdtEndPr>
    <w:sdtContent>
      <w:p w14:paraId="4618CFD1" w14:textId="042C6A19" w:rsidR="001D4077" w:rsidRDefault="001D407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B3F04B" w14:textId="77777777" w:rsidR="00141F0C" w:rsidRDefault="00141F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1085984"/>
      <w:docPartObj>
        <w:docPartGallery w:val="Page Numbers (Bottom of Page)"/>
        <w:docPartUnique/>
      </w:docPartObj>
    </w:sdtPr>
    <w:sdtEndPr>
      <w:rPr>
        <w:noProof/>
      </w:rPr>
    </w:sdtEndPr>
    <w:sdtContent>
      <w:p w14:paraId="2E1CCA3D" w14:textId="77777777" w:rsidR="001D4077" w:rsidRDefault="001D407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873F7C" w14:textId="77777777" w:rsidR="001D4077" w:rsidRDefault="001D40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4A9A53" w14:textId="77777777" w:rsidR="00980289" w:rsidRDefault="00980289" w:rsidP="00141F0C">
      <w:pPr>
        <w:spacing w:after="0" w:line="240" w:lineRule="auto"/>
      </w:pPr>
      <w:r>
        <w:separator/>
      </w:r>
    </w:p>
  </w:footnote>
  <w:footnote w:type="continuationSeparator" w:id="0">
    <w:p w14:paraId="7F187587" w14:textId="77777777" w:rsidR="00980289" w:rsidRDefault="00980289" w:rsidP="00141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271E0A"/>
    <w:multiLevelType w:val="hybridMultilevel"/>
    <w:tmpl w:val="31DE61F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num w:numId="1" w16cid:durableId="16648142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5C92"/>
    <w:rsid w:val="0006141E"/>
    <w:rsid w:val="00094ADC"/>
    <w:rsid w:val="000A5A08"/>
    <w:rsid w:val="000A5C6E"/>
    <w:rsid w:val="000B50C4"/>
    <w:rsid w:val="00141F0C"/>
    <w:rsid w:val="00160B7C"/>
    <w:rsid w:val="001C5C92"/>
    <w:rsid w:val="001D4077"/>
    <w:rsid w:val="001D4676"/>
    <w:rsid w:val="001D57B2"/>
    <w:rsid w:val="00213153"/>
    <w:rsid w:val="002208C8"/>
    <w:rsid w:val="002C4CC8"/>
    <w:rsid w:val="002D5BC8"/>
    <w:rsid w:val="002F06FE"/>
    <w:rsid w:val="002F460D"/>
    <w:rsid w:val="00340715"/>
    <w:rsid w:val="00343F29"/>
    <w:rsid w:val="00350A56"/>
    <w:rsid w:val="0036351C"/>
    <w:rsid w:val="003711D6"/>
    <w:rsid w:val="00434A27"/>
    <w:rsid w:val="00473780"/>
    <w:rsid w:val="00492676"/>
    <w:rsid w:val="004A544B"/>
    <w:rsid w:val="00563164"/>
    <w:rsid w:val="0060093B"/>
    <w:rsid w:val="006121BD"/>
    <w:rsid w:val="0063009E"/>
    <w:rsid w:val="00670ECB"/>
    <w:rsid w:val="0069349D"/>
    <w:rsid w:val="006E45C1"/>
    <w:rsid w:val="007014CB"/>
    <w:rsid w:val="00717E08"/>
    <w:rsid w:val="008308D6"/>
    <w:rsid w:val="008C1F01"/>
    <w:rsid w:val="008E7155"/>
    <w:rsid w:val="0097012B"/>
    <w:rsid w:val="00980289"/>
    <w:rsid w:val="009A15F9"/>
    <w:rsid w:val="00A21649"/>
    <w:rsid w:val="00A560F7"/>
    <w:rsid w:val="00A94EAC"/>
    <w:rsid w:val="00AC3918"/>
    <w:rsid w:val="00B11F0C"/>
    <w:rsid w:val="00B631FB"/>
    <w:rsid w:val="00BF1A5A"/>
    <w:rsid w:val="00C15DB8"/>
    <w:rsid w:val="00C40970"/>
    <w:rsid w:val="00C91424"/>
    <w:rsid w:val="00CB513A"/>
    <w:rsid w:val="00D10876"/>
    <w:rsid w:val="00D30274"/>
    <w:rsid w:val="00D726C2"/>
    <w:rsid w:val="00D76F7A"/>
    <w:rsid w:val="00E4284F"/>
    <w:rsid w:val="00E71348"/>
    <w:rsid w:val="00ED1EC3"/>
    <w:rsid w:val="00EF7B17"/>
    <w:rsid w:val="00F3604B"/>
    <w:rsid w:val="00F6700B"/>
    <w:rsid w:val="00FB4824"/>
    <w:rsid w:val="00FC0A5C"/>
    <w:rsid w:val="00FD6132"/>
    <w:rsid w:val="00FE5DB2"/>
  </w:rsids>
  <m:mathPr>
    <m:mathFont m:val="Cambria Math"/>
    <m:brkBin m:val="before"/>
    <m:brkBinSub m:val="--"/>
    <m:smallFrac m:val="0"/>
    <m:dispDef/>
    <m:lMargin m:val="0"/>
    <m:rMargin m:val="0"/>
    <m:defJc m:val="centerGroup"/>
    <m:wrapIndent m:val="1440"/>
    <m:intLim m:val="subSup"/>
    <m:naryLim m:val="undOvr"/>
  </m:mathPr>
  <w:themeFontLang w:val="en-Z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58733"/>
  <w15:chartTrackingRefBased/>
  <w15:docId w15:val="{A094B3CC-F71D-4784-87D7-4D0EDE0D8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50C4"/>
    <w:rPr>
      <w:rFonts w:ascii="Calibri Light" w:hAnsi="Calibri Light"/>
      <w:sz w:val="24"/>
    </w:rPr>
  </w:style>
  <w:style w:type="paragraph" w:styleId="Heading1">
    <w:name w:val="heading 1"/>
    <w:basedOn w:val="Normal"/>
    <w:next w:val="Normal"/>
    <w:link w:val="Heading1Char"/>
    <w:uiPriority w:val="9"/>
    <w:qFormat/>
    <w:rsid w:val="001C5C9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E4284F"/>
    <w:pPr>
      <w:keepNext/>
      <w:keepLines/>
      <w:spacing w:before="160" w:after="80"/>
      <w:outlineLvl w:val="1"/>
    </w:pPr>
    <w:rPr>
      <w:rFonts w:asciiTheme="majorHAnsi" w:eastAsiaTheme="majorEastAsia" w:hAnsiTheme="majorHAnsi" w:cstheme="majorBidi"/>
      <w:b/>
      <w:color w:val="000000" w:themeColor="text1"/>
      <w:szCs w:val="32"/>
    </w:rPr>
  </w:style>
  <w:style w:type="paragraph" w:styleId="Heading3">
    <w:name w:val="heading 3"/>
    <w:basedOn w:val="Normal"/>
    <w:next w:val="Normal"/>
    <w:link w:val="Heading3Char"/>
    <w:uiPriority w:val="9"/>
    <w:semiHidden/>
    <w:unhideWhenUsed/>
    <w:qFormat/>
    <w:rsid w:val="001C5C9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C5C9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C5C9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C5C9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C5C9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C5C9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C5C9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5C9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E4284F"/>
    <w:rPr>
      <w:rFonts w:asciiTheme="majorHAnsi" w:eastAsiaTheme="majorEastAsia" w:hAnsiTheme="majorHAnsi" w:cstheme="majorBidi"/>
      <w:b/>
      <w:color w:val="000000" w:themeColor="text1"/>
      <w:sz w:val="24"/>
      <w:szCs w:val="32"/>
    </w:rPr>
  </w:style>
  <w:style w:type="character" w:customStyle="1" w:styleId="Heading3Char">
    <w:name w:val="Heading 3 Char"/>
    <w:basedOn w:val="DefaultParagraphFont"/>
    <w:link w:val="Heading3"/>
    <w:uiPriority w:val="9"/>
    <w:semiHidden/>
    <w:rsid w:val="001C5C9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C5C9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C5C9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C5C9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C5C9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C5C9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C5C92"/>
    <w:rPr>
      <w:rFonts w:eastAsiaTheme="majorEastAsia" w:cstheme="majorBidi"/>
      <w:color w:val="272727" w:themeColor="text1" w:themeTint="D8"/>
    </w:rPr>
  </w:style>
  <w:style w:type="paragraph" w:styleId="Title">
    <w:name w:val="Title"/>
    <w:basedOn w:val="Normal"/>
    <w:next w:val="Normal"/>
    <w:link w:val="TitleChar"/>
    <w:uiPriority w:val="10"/>
    <w:qFormat/>
    <w:rsid w:val="001C5C9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5C9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C5C9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C5C9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C5C92"/>
    <w:pPr>
      <w:spacing w:before="160"/>
      <w:jc w:val="center"/>
    </w:pPr>
    <w:rPr>
      <w:i/>
      <w:iCs/>
      <w:color w:val="404040" w:themeColor="text1" w:themeTint="BF"/>
    </w:rPr>
  </w:style>
  <w:style w:type="character" w:customStyle="1" w:styleId="QuoteChar">
    <w:name w:val="Quote Char"/>
    <w:basedOn w:val="DefaultParagraphFont"/>
    <w:link w:val="Quote"/>
    <w:uiPriority w:val="29"/>
    <w:rsid w:val="001C5C92"/>
    <w:rPr>
      <w:i/>
      <w:iCs/>
      <w:color w:val="404040" w:themeColor="text1" w:themeTint="BF"/>
    </w:rPr>
  </w:style>
  <w:style w:type="paragraph" w:styleId="ListParagraph">
    <w:name w:val="List Paragraph"/>
    <w:basedOn w:val="Normal"/>
    <w:uiPriority w:val="34"/>
    <w:qFormat/>
    <w:rsid w:val="001C5C92"/>
    <w:pPr>
      <w:ind w:left="720"/>
      <w:contextualSpacing/>
    </w:pPr>
  </w:style>
  <w:style w:type="character" w:styleId="IntenseEmphasis">
    <w:name w:val="Intense Emphasis"/>
    <w:basedOn w:val="DefaultParagraphFont"/>
    <w:uiPriority w:val="21"/>
    <w:qFormat/>
    <w:rsid w:val="001C5C92"/>
    <w:rPr>
      <w:i/>
      <w:iCs/>
      <w:color w:val="2F5496" w:themeColor="accent1" w:themeShade="BF"/>
    </w:rPr>
  </w:style>
  <w:style w:type="paragraph" w:styleId="IntenseQuote">
    <w:name w:val="Intense Quote"/>
    <w:basedOn w:val="Normal"/>
    <w:next w:val="Normal"/>
    <w:link w:val="IntenseQuoteChar"/>
    <w:uiPriority w:val="30"/>
    <w:qFormat/>
    <w:rsid w:val="001C5C9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C5C92"/>
    <w:rPr>
      <w:i/>
      <w:iCs/>
      <w:color w:val="2F5496" w:themeColor="accent1" w:themeShade="BF"/>
    </w:rPr>
  </w:style>
  <w:style w:type="character" w:styleId="IntenseReference">
    <w:name w:val="Intense Reference"/>
    <w:basedOn w:val="DefaultParagraphFont"/>
    <w:uiPriority w:val="32"/>
    <w:qFormat/>
    <w:rsid w:val="001C5C92"/>
    <w:rPr>
      <w:b/>
      <w:bCs/>
      <w:smallCaps/>
      <w:color w:val="2F5496" w:themeColor="accent1" w:themeShade="BF"/>
      <w:spacing w:val="5"/>
    </w:rPr>
  </w:style>
  <w:style w:type="table" w:styleId="TableGrid">
    <w:name w:val="Table Grid"/>
    <w:basedOn w:val="TableNormal"/>
    <w:uiPriority w:val="39"/>
    <w:rsid w:val="001C5C92"/>
    <w:pPr>
      <w:spacing w:after="0" w:line="240" w:lineRule="auto"/>
    </w:pPr>
    <w:rPr>
      <w:rFonts w:ascii="Times New Roman" w:eastAsia="Times New Roman" w:hAnsi="Times New Roman" w:cs="Times New Roman"/>
      <w:sz w:val="20"/>
      <w:szCs w:val="20"/>
      <w:lang w:val="en-ZA"/>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434A27"/>
    <w:pPr>
      <w:spacing w:before="240" w:after="0"/>
      <w:outlineLvl w:val="9"/>
    </w:pPr>
    <w:rPr>
      <w:sz w:val="32"/>
      <w:szCs w:val="32"/>
      <w:lang w:val="en-US"/>
      <w14:ligatures w14:val="none"/>
    </w:rPr>
  </w:style>
  <w:style w:type="paragraph" w:styleId="TOC1">
    <w:name w:val="toc 1"/>
    <w:basedOn w:val="Normal"/>
    <w:next w:val="Normal"/>
    <w:autoRedefine/>
    <w:uiPriority w:val="39"/>
    <w:unhideWhenUsed/>
    <w:rsid w:val="00434A27"/>
    <w:pPr>
      <w:spacing w:after="100"/>
    </w:pPr>
  </w:style>
  <w:style w:type="character" w:styleId="Hyperlink">
    <w:name w:val="Hyperlink"/>
    <w:basedOn w:val="DefaultParagraphFont"/>
    <w:uiPriority w:val="99"/>
    <w:unhideWhenUsed/>
    <w:rsid w:val="00434A27"/>
    <w:rPr>
      <w:color w:val="0563C1" w:themeColor="hyperlink"/>
      <w:u w:val="single"/>
    </w:rPr>
  </w:style>
  <w:style w:type="paragraph" w:styleId="Bibliography">
    <w:name w:val="Bibliography"/>
    <w:basedOn w:val="Normal"/>
    <w:next w:val="Normal"/>
    <w:uiPriority w:val="37"/>
    <w:unhideWhenUsed/>
    <w:rsid w:val="00BF1A5A"/>
    <w:pPr>
      <w:spacing w:after="0" w:line="480" w:lineRule="auto"/>
      <w:ind w:left="720" w:hanging="720"/>
    </w:pPr>
  </w:style>
  <w:style w:type="character" w:styleId="UnresolvedMention">
    <w:name w:val="Unresolved Mention"/>
    <w:basedOn w:val="DefaultParagraphFont"/>
    <w:uiPriority w:val="99"/>
    <w:semiHidden/>
    <w:unhideWhenUsed/>
    <w:rsid w:val="00BF1A5A"/>
    <w:rPr>
      <w:color w:val="605E5C"/>
      <w:shd w:val="clear" w:color="auto" w:fill="E1DFDD"/>
    </w:rPr>
  </w:style>
  <w:style w:type="paragraph" w:styleId="Caption">
    <w:name w:val="caption"/>
    <w:basedOn w:val="Normal"/>
    <w:next w:val="Normal"/>
    <w:uiPriority w:val="35"/>
    <w:unhideWhenUsed/>
    <w:qFormat/>
    <w:rsid w:val="006121BD"/>
    <w:pPr>
      <w:spacing w:after="200" w:line="240" w:lineRule="auto"/>
    </w:pPr>
    <w:rPr>
      <w:i/>
      <w:iCs/>
      <w:color w:val="44546A" w:themeColor="text2"/>
      <w:sz w:val="18"/>
      <w:szCs w:val="18"/>
    </w:rPr>
  </w:style>
  <w:style w:type="paragraph" w:styleId="Header">
    <w:name w:val="header"/>
    <w:basedOn w:val="Normal"/>
    <w:link w:val="HeaderChar"/>
    <w:uiPriority w:val="99"/>
    <w:unhideWhenUsed/>
    <w:rsid w:val="00141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1F0C"/>
  </w:style>
  <w:style w:type="paragraph" w:styleId="Footer">
    <w:name w:val="footer"/>
    <w:basedOn w:val="Normal"/>
    <w:link w:val="FooterChar"/>
    <w:uiPriority w:val="99"/>
    <w:unhideWhenUsed/>
    <w:rsid w:val="00141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1F0C"/>
  </w:style>
  <w:style w:type="paragraph" w:styleId="TOC2">
    <w:name w:val="toc 2"/>
    <w:basedOn w:val="Normal"/>
    <w:next w:val="Normal"/>
    <w:autoRedefine/>
    <w:uiPriority w:val="39"/>
    <w:unhideWhenUsed/>
    <w:rsid w:val="0036351C"/>
    <w:pPr>
      <w:spacing w:after="100"/>
      <w:ind w:left="220"/>
    </w:pPr>
  </w:style>
  <w:style w:type="paragraph" w:styleId="TableofFigures">
    <w:name w:val="table of figures"/>
    <w:basedOn w:val="Normal"/>
    <w:next w:val="Normal"/>
    <w:uiPriority w:val="99"/>
    <w:unhideWhenUsed/>
    <w:rsid w:val="0036351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5482655">
      <w:bodyDiv w:val="1"/>
      <w:marLeft w:val="0"/>
      <w:marRight w:val="0"/>
      <w:marTop w:val="0"/>
      <w:marBottom w:val="0"/>
      <w:divBdr>
        <w:top w:val="none" w:sz="0" w:space="0" w:color="auto"/>
        <w:left w:val="none" w:sz="0" w:space="0" w:color="auto"/>
        <w:bottom w:val="none" w:sz="0" w:space="0" w:color="auto"/>
        <w:right w:val="none" w:sz="0" w:space="0" w:color="auto"/>
      </w:divBdr>
    </w:div>
    <w:div w:id="374739449">
      <w:bodyDiv w:val="1"/>
      <w:marLeft w:val="0"/>
      <w:marRight w:val="0"/>
      <w:marTop w:val="0"/>
      <w:marBottom w:val="0"/>
      <w:divBdr>
        <w:top w:val="none" w:sz="0" w:space="0" w:color="auto"/>
        <w:left w:val="none" w:sz="0" w:space="0" w:color="auto"/>
        <w:bottom w:val="none" w:sz="0" w:space="0" w:color="auto"/>
        <w:right w:val="none" w:sz="0" w:space="0" w:color="auto"/>
      </w:divBdr>
    </w:div>
    <w:div w:id="475295011">
      <w:bodyDiv w:val="1"/>
      <w:marLeft w:val="0"/>
      <w:marRight w:val="0"/>
      <w:marTop w:val="0"/>
      <w:marBottom w:val="0"/>
      <w:divBdr>
        <w:top w:val="none" w:sz="0" w:space="0" w:color="auto"/>
        <w:left w:val="none" w:sz="0" w:space="0" w:color="auto"/>
        <w:bottom w:val="none" w:sz="0" w:space="0" w:color="auto"/>
        <w:right w:val="none" w:sz="0" w:space="0" w:color="auto"/>
      </w:divBdr>
    </w:div>
    <w:div w:id="679312914">
      <w:bodyDiv w:val="1"/>
      <w:marLeft w:val="0"/>
      <w:marRight w:val="0"/>
      <w:marTop w:val="0"/>
      <w:marBottom w:val="0"/>
      <w:divBdr>
        <w:top w:val="none" w:sz="0" w:space="0" w:color="auto"/>
        <w:left w:val="none" w:sz="0" w:space="0" w:color="auto"/>
        <w:bottom w:val="none" w:sz="0" w:space="0" w:color="auto"/>
        <w:right w:val="none" w:sz="0" w:space="0" w:color="auto"/>
      </w:divBdr>
    </w:div>
    <w:div w:id="847907974">
      <w:bodyDiv w:val="1"/>
      <w:marLeft w:val="0"/>
      <w:marRight w:val="0"/>
      <w:marTop w:val="0"/>
      <w:marBottom w:val="0"/>
      <w:divBdr>
        <w:top w:val="none" w:sz="0" w:space="0" w:color="auto"/>
        <w:left w:val="none" w:sz="0" w:space="0" w:color="auto"/>
        <w:bottom w:val="none" w:sz="0" w:space="0" w:color="auto"/>
        <w:right w:val="none" w:sz="0" w:space="0" w:color="auto"/>
      </w:divBdr>
    </w:div>
    <w:div w:id="920141147">
      <w:bodyDiv w:val="1"/>
      <w:marLeft w:val="0"/>
      <w:marRight w:val="0"/>
      <w:marTop w:val="0"/>
      <w:marBottom w:val="0"/>
      <w:divBdr>
        <w:top w:val="none" w:sz="0" w:space="0" w:color="auto"/>
        <w:left w:val="none" w:sz="0" w:space="0" w:color="auto"/>
        <w:bottom w:val="none" w:sz="0" w:space="0" w:color="auto"/>
        <w:right w:val="none" w:sz="0" w:space="0" w:color="auto"/>
      </w:divBdr>
    </w:div>
    <w:div w:id="1468203543">
      <w:bodyDiv w:val="1"/>
      <w:marLeft w:val="0"/>
      <w:marRight w:val="0"/>
      <w:marTop w:val="0"/>
      <w:marBottom w:val="0"/>
      <w:divBdr>
        <w:top w:val="none" w:sz="0" w:space="0" w:color="auto"/>
        <w:left w:val="none" w:sz="0" w:space="0" w:color="auto"/>
        <w:bottom w:val="none" w:sz="0" w:space="0" w:color="auto"/>
        <w:right w:val="none" w:sz="0" w:space="0" w:color="auto"/>
      </w:divBdr>
    </w:div>
    <w:div w:id="1591815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www.youtube.com/watch?v=VPvVD8t02U8"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api.flutter.dev/flutter/material/BottomNavigationBar-class.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www.rexegg.com/regex-quickstart.php" TargetMode="External"/><Relationship Id="rId10" Type="http://schemas.openxmlformats.org/officeDocument/2006/relationships/hyperlink" Target="https://creativecommons.org/licenses/by-sa/3.0/" TargetMode="External"/><Relationship Id="rId19" Type="http://schemas.openxmlformats.org/officeDocument/2006/relationships/hyperlink" Target="https://www.youtube.com/watch?v=OmYL-VK75-o"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0.png"/></Relationships>
</file>

<file path=word/theme/theme1.xml><?xml version="1.0" encoding="utf-8"?>
<a:theme xmlns:a="http://schemas.openxmlformats.org/drawingml/2006/main" name="Office 2013 - 2022 Theme">
  <a:themeElements>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2013 - 2022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s19</b:Tag>
    <b:SourceType>InternetSite</b:SourceType>
    <b:Guid>{3B5F38B0-802C-48B6-AAF3-2EE6C733999B}</b:Guid>
    <b:Title>Food Ingredients and Recipes Dataset with Images</b:Title>
    <b:Year>2019</b:Year>
    <b:Author>
      <b:Author>
        <b:NameList>
          <b:Person>
            <b:Last>Sashi Goel</b:Last>
            <b:First>Amogh</b:First>
            <b:Middle>Desai, Tanvi</b:Middle>
          </b:Person>
        </b:NameList>
      </b:Author>
    </b:Author>
    <b:InternetSiteTitle>Kaggle</b:InternetSiteTitle>
    <b:Month>February</b:Month>
    <b:Day>19</b:Day>
    <b:URL>https://www.kaggle.com/datasets/pes12017000148/food-ingredients-and-recipe-dataset-with-images</b:URL>
    <b:RefOrder>1</b:RefOrder>
  </b:Source>
</b:Sources>
</file>

<file path=customXml/itemProps1.xml><?xml version="1.0" encoding="utf-8"?>
<ds:datastoreItem xmlns:ds="http://schemas.openxmlformats.org/officeDocument/2006/customXml" ds:itemID="{092139FC-9A52-49B8-B6F2-AA98286BA0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5</TotalTime>
  <Pages>17</Pages>
  <Words>2917</Words>
  <Characters>16630</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ndaweni, Zanele, (Miss) (s225097524)</dc:creator>
  <cp:keywords/>
  <dc:description/>
  <cp:lastModifiedBy>Mndaweni, Zanele, (Miss) (s225097524)</cp:lastModifiedBy>
  <cp:revision>3</cp:revision>
  <dcterms:created xsi:type="dcterms:W3CDTF">2024-10-17T08:08:00Z</dcterms:created>
  <dcterms:modified xsi:type="dcterms:W3CDTF">2024-10-18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hfriEPHf"/&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